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51ABB69" w14:textId="77777777" w:rsidR="00C03EFD" w:rsidRPr="005867C4" w:rsidRDefault="00C03EFD" w:rsidP="00C03EFD">
      <w:pPr>
        <w:pStyle w:val="01PaperTitle"/>
        <w:jc w:val="left"/>
        <w:rPr>
          <w:bCs/>
          <w:sz w:val="28"/>
        </w:rPr>
      </w:pPr>
      <w:r w:rsidRPr="005867C4">
        <w:rPr>
          <w:bCs/>
          <w:sz w:val="28"/>
        </w:rPr>
        <w:t>Royal Society Open Science</w:t>
      </w:r>
    </w:p>
    <w:p w14:paraId="5D948D73" w14:textId="77777777" w:rsidR="00C03EFD" w:rsidRPr="005867C4" w:rsidRDefault="00C03EFD" w:rsidP="00C03EFD">
      <w:pPr>
        <w:pStyle w:val="02Authornames"/>
        <w:rPr>
          <w:sz w:val="22"/>
        </w:rPr>
      </w:pPr>
    </w:p>
    <w:p w14:paraId="2703661C" w14:textId="77777777" w:rsidR="00C03EFD" w:rsidRPr="005867C4" w:rsidRDefault="00C03EFD" w:rsidP="00C03EFD">
      <w:pPr>
        <w:pStyle w:val="01PaperTitle"/>
        <w:jc w:val="left"/>
        <w:rPr>
          <w:bCs/>
          <w:sz w:val="28"/>
        </w:rPr>
      </w:pPr>
      <w:r w:rsidRPr="005867C4">
        <w:rPr>
          <w:bCs/>
          <w:sz w:val="28"/>
        </w:rPr>
        <w:t>Vertebral Morphometrics and Lung Structure in Non-Avian Dinosaurs</w:t>
      </w:r>
    </w:p>
    <w:p w14:paraId="4870FC90" w14:textId="77777777" w:rsidR="00C03EFD" w:rsidRPr="005867C4" w:rsidRDefault="00C03EFD" w:rsidP="00C03EFD">
      <w:pPr>
        <w:pStyle w:val="01PaperTitle"/>
        <w:spacing w:line="240" w:lineRule="auto"/>
        <w:jc w:val="left"/>
      </w:pPr>
    </w:p>
    <w:p w14:paraId="31960997" w14:textId="03990976" w:rsidR="00C03EFD" w:rsidRPr="005867C4" w:rsidRDefault="00C03EFD" w:rsidP="00C03EFD">
      <w:pPr>
        <w:pStyle w:val="02Authornames"/>
        <w:rPr>
          <w:vertAlign w:val="superscript"/>
        </w:rPr>
      </w:pPr>
      <w:r w:rsidRPr="005867C4">
        <w:t>Robert J. Brocklehurst, Emma R. Schachner, William I. Sellers</w:t>
      </w:r>
    </w:p>
    <w:p w14:paraId="63FAA132" w14:textId="77777777" w:rsidR="00C03EFD" w:rsidRPr="005867C4" w:rsidRDefault="00C03EFD" w:rsidP="00C03EFD">
      <w:pPr>
        <w:rPr>
          <w:sz w:val="32"/>
          <w:szCs w:val="32"/>
        </w:rPr>
      </w:pPr>
    </w:p>
    <w:p w14:paraId="2106F5F9" w14:textId="18B505D7" w:rsidR="00C03EFD" w:rsidRPr="004A2ECD" w:rsidRDefault="00C03EFD" w:rsidP="00C03EFD">
      <w:pPr>
        <w:jc w:val="center"/>
        <w:rPr>
          <w:sz w:val="36"/>
          <w:szCs w:val="32"/>
          <w:u w:val="single"/>
        </w:rPr>
      </w:pPr>
      <w:r w:rsidRPr="004A2ECD">
        <w:rPr>
          <w:sz w:val="36"/>
          <w:szCs w:val="32"/>
          <w:u w:val="single"/>
        </w:rPr>
        <w:t>Supplementary Methods</w:t>
      </w:r>
    </w:p>
    <w:p w14:paraId="4795CF56" w14:textId="604A8527" w:rsidR="00584EFF" w:rsidRDefault="00584EFF">
      <w:r>
        <w:br w:type="page"/>
      </w:r>
    </w:p>
    <w:p w14:paraId="492928E8" w14:textId="202C1985" w:rsidR="00584EFF" w:rsidRPr="00584EFF" w:rsidRDefault="00584EFF">
      <w:r w:rsidRPr="00584EFF">
        <w:lastRenderedPageBreak/>
        <w:t>Supplementary Methods 1</w:t>
      </w:r>
    </w:p>
    <w:p w14:paraId="7027F5B4" w14:textId="4DE881B6" w:rsidR="002C0113" w:rsidRDefault="002C0113">
      <w:r>
        <w:t>Extant taxa used in this analysis</w:t>
      </w:r>
    </w:p>
    <w:tbl>
      <w:tblPr>
        <w:tblW w:w="0" w:type="auto"/>
        <w:tblInd w:w="-70" w:type="dxa"/>
        <w:tblBorders>
          <w:top w:val="single" w:sz="8" w:space="0" w:color="A3A3A3"/>
          <w:left w:val="single" w:sz="8" w:space="0" w:color="A3A3A3"/>
          <w:bottom w:val="single" w:sz="8" w:space="0" w:color="A3A3A3"/>
          <w:right w:val="single" w:sz="8" w:space="0" w:color="A3A3A3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42"/>
        <w:gridCol w:w="2023"/>
        <w:gridCol w:w="1853"/>
        <w:gridCol w:w="1799"/>
        <w:gridCol w:w="1587"/>
      </w:tblGrid>
      <w:tr w:rsidR="00FE72FE" w:rsidRPr="000165D2" w14:paraId="12F95C06" w14:textId="30DB3F3A" w:rsidTr="002652E3">
        <w:trPr>
          <w:trHeight w:val="170"/>
        </w:trPr>
        <w:tc>
          <w:tcPr>
            <w:tcW w:w="64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5E54F589" w14:textId="77777777" w:rsidR="00FE72FE" w:rsidRPr="000165D2" w:rsidRDefault="00FE72FE" w:rsidP="008B3E8D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  <w:lang w:eastAsia="en-GB"/>
              </w:rPr>
              <w:t>Class</w:t>
            </w:r>
          </w:p>
        </w:tc>
        <w:tc>
          <w:tcPr>
            <w:tcW w:w="202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7C5C65AD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  <w:lang w:eastAsia="en-GB"/>
              </w:rPr>
            </w:pPr>
            <w:r w:rsidRPr="000165D2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  <w:lang w:eastAsia="en-GB"/>
              </w:rPr>
              <w:t>Order</w:t>
            </w:r>
          </w:p>
        </w:tc>
        <w:tc>
          <w:tcPr>
            <w:tcW w:w="18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7FB5A70A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  <w:lang w:eastAsia="en-GB"/>
              </w:rPr>
            </w:pPr>
            <w:r w:rsidRPr="000165D2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  <w:lang w:eastAsia="en-GB"/>
              </w:rPr>
              <w:t>Family</w:t>
            </w:r>
          </w:p>
        </w:tc>
        <w:tc>
          <w:tcPr>
            <w:tcW w:w="1799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76D61AF3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  <w:lang w:eastAsia="en-GB"/>
              </w:rPr>
            </w:pPr>
            <w:r w:rsidRPr="000165D2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  <w:lang w:eastAsia="en-GB"/>
              </w:rPr>
              <w:t>Genus</w:t>
            </w:r>
          </w:p>
        </w:tc>
        <w:tc>
          <w:tcPr>
            <w:tcW w:w="1587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0ED4C0E9" w14:textId="267AED11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b/>
                <w:sz w:val="18"/>
                <w:szCs w:val="18"/>
                <w:lang w:eastAsia="en-GB"/>
              </w:rPr>
            </w:pPr>
            <w:r w:rsidRPr="000165D2">
              <w:rPr>
                <w:rFonts w:ascii="Calibri" w:eastAsia="Times New Roman" w:hAnsi="Calibri" w:cs="Times New Roman"/>
                <w:b/>
                <w:sz w:val="18"/>
                <w:szCs w:val="18"/>
                <w:lang w:eastAsia="en-GB"/>
              </w:rPr>
              <w:t>Species</w:t>
            </w:r>
          </w:p>
        </w:tc>
      </w:tr>
      <w:tr w:rsidR="00FE72FE" w:rsidRPr="000165D2" w14:paraId="04ED6176" w14:textId="5B4981CE" w:rsidTr="002652E3">
        <w:trPr>
          <w:trHeight w:val="170"/>
        </w:trPr>
        <w:tc>
          <w:tcPr>
            <w:tcW w:w="64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034C208F" w14:textId="77777777" w:rsidR="00FE72FE" w:rsidRPr="000165D2" w:rsidRDefault="00FE72FE" w:rsidP="008B3E8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Reptilia</w:t>
            </w:r>
            <w:proofErr w:type="spellEnd"/>
          </w:p>
        </w:tc>
        <w:tc>
          <w:tcPr>
            <w:tcW w:w="202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A89C147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Crocodylia</w:t>
            </w:r>
            <w:proofErr w:type="spellEnd"/>
          </w:p>
        </w:tc>
        <w:tc>
          <w:tcPr>
            <w:tcW w:w="18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1C88488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lligatoridae</w:t>
            </w:r>
            <w:proofErr w:type="spellEnd"/>
          </w:p>
        </w:tc>
        <w:tc>
          <w:tcPr>
            <w:tcW w:w="1799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749127AD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r w:rsidRPr="00E50F49">
              <w:rPr>
                <w:rFonts w:ascii="Calibri" w:hAnsi="Calibri"/>
                <w:i/>
                <w:color w:val="000000"/>
                <w:sz w:val="18"/>
              </w:rPr>
              <w:t>Alligator</w:t>
            </w:r>
          </w:p>
        </w:tc>
        <w:tc>
          <w:tcPr>
            <w:tcW w:w="1587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7FAC029E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sz w:val="18"/>
              </w:rPr>
              <w:t>mississipiensis</w:t>
            </w:r>
            <w:proofErr w:type="spellEnd"/>
          </w:p>
        </w:tc>
      </w:tr>
      <w:tr w:rsidR="00FE72FE" w:rsidRPr="000165D2" w14:paraId="6038666A" w14:textId="26F5A367" w:rsidTr="002652E3">
        <w:trPr>
          <w:trHeight w:val="170"/>
        </w:trPr>
        <w:tc>
          <w:tcPr>
            <w:tcW w:w="64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21C09B4D" w14:textId="77777777" w:rsidR="00FE72FE" w:rsidRPr="000165D2" w:rsidRDefault="00FE72FE" w:rsidP="008B3E8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Reptilia</w:t>
            </w:r>
            <w:proofErr w:type="spellEnd"/>
          </w:p>
        </w:tc>
        <w:tc>
          <w:tcPr>
            <w:tcW w:w="202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75128B9F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Crocodylia</w:t>
            </w:r>
            <w:proofErr w:type="spellEnd"/>
          </w:p>
        </w:tc>
        <w:tc>
          <w:tcPr>
            <w:tcW w:w="18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63834ADF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lligatoridae</w:t>
            </w:r>
            <w:proofErr w:type="spellEnd"/>
          </w:p>
        </w:tc>
        <w:tc>
          <w:tcPr>
            <w:tcW w:w="1799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EDC2D72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r w:rsidRPr="00E50F49">
              <w:rPr>
                <w:rFonts w:ascii="Calibri" w:hAnsi="Calibri"/>
                <w:i/>
                <w:color w:val="000000"/>
                <w:sz w:val="18"/>
              </w:rPr>
              <w:t>Caiman</w:t>
            </w:r>
          </w:p>
        </w:tc>
        <w:tc>
          <w:tcPr>
            <w:tcW w:w="1587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FC83F7D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sz w:val="18"/>
              </w:rPr>
              <w:t>crocodilus</w:t>
            </w:r>
            <w:proofErr w:type="spellEnd"/>
          </w:p>
        </w:tc>
      </w:tr>
      <w:tr w:rsidR="00FE72FE" w:rsidRPr="000165D2" w14:paraId="024C71F1" w14:textId="2FDDE9E6" w:rsidTr="002652E3">
        <w:trPr>
          <w:trHeight w:val="170"/>
        </w:trPr>
        <w:tc>
          <w:tcPr>
            <w:tcW w:w="64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6EBDDFB3" w14:textId="77777777" w:rsidR="00FE72FE" w:rsidRPr="000165D2" w:rsidRDefault="00FE72FE" w:rsidP="008B3E8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Reptilia</w:t>
            </w:r>
            <w:proofErr w:type="spellEnd"/>
          </w:p>
        </w:tc>
        <w:tc>
          <w:tcPr>
            <w:tcW w:w="202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053BC526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Crocodylia</w:t>
            </w:r>
            <w:proofErr w:type="spellEnd"/>
          </w:p>
        </w:tc>
        <w:tc>
          <w:tcPr>
            <w:tcW w:w="18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610704AA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Crocodylidae</w:t>
            </w:r>
            <w:proofErr w:type="spellEnd"/>
          </w:p>
        </w:tc>
        <w:tc>
          <w:tcPr>
            <w:tcW w:w="1799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654AE0FF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Crocodylus</w:t>
            </w:r>
            <w:proofErr w:type="spellEnd"/>
          </w:p>
        </w:tc>
        <w:tc>
          <w:tcPr>
            <w:tcW w:w="1587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04A67E6B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americanus</w:t>
            </w:r>
            <w:proofErr w:type="spellEnd"/>
          </w:p>
        </w:tc>
      </w:tr>
      <w:tr w:rsidR="00FE72FE" w:rsidRPr="000165D2" w14:paraId="5D37BF4E" w14:textId="3F0CBAF9" w:rsidTr="002652E3">
        <w:trPr>
          <w:trHeight w:val="170"/>
        </w:trPr>
        <w:tc>
          <w:tcPr>
            <w:tcW w:w="64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49BBDE53" w14:textId="77777777" w:rsidR="00FE72FE" w:rsidRPr="000165D2" w:rsidRDefault="00FE72FE" w:rsidP="008B3E8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Reptilia</w:t>
            </w:r>
            <w:proofErr w:type="spellEnd"/>
          </w:p>
        </w:tc>
        <w:tc>
          <w:tcPr>
            <w:tcW w:w="202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474D03B3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Crocodylia</w:t>
            </w:r>
            <w:proofErr w:type="spellEnd"/>
          </w:p>
        </w:tc>
        <w:tc>
          <w:tcPr>
            <w:tcW w:w="18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7093C9EF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Gavialidae</w:t>
            </w:r>
            <w:proofErr w:type="spellEnd"/>
          </w:p>
        </w:tc>
        <w:tc>
          <w:tcPr>
            <w:tcW w:w="1799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70B6C2D8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Gavialis</w:t>
            </w:r>
            <w:proofErr w:type="spellEnd"/>
          </w:p>
        </w:tc>
        <w:tc>
          <w:tcPr>
            <w:tcW w:w="1587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E5DBD66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gangeticus</w:t>
            </w:r>
            <w:proofErr w:type="spellEnd"/>
          </w:p>
        </w:tc>
      </w:tr>
      <w:tr w:rsidR="00FE72FE" w:rsidRPr="000165D2" w14:paraId="404AE7A9" w14:textId="193F93E8" w:rsidTr="002652E3">
        <w:trPr>
          <w:trHeight w:val="170"/>
        </w:trPr>
        <w:tc>
          <w:tcPr>
            <w:tcW w:w="64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3EB2F797" w14:textId="77777777" w:rsidR="00FE72FE" w:rsidRPr="000165D2" w:rsidRDefault="00FE72FE" w:rsidP="008B3E8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ves</w:t>
            </w:r>
          </w:p>
        </w:tc>
        <w:tc>
          <w:tcPr>
            <w:tcW w:w="202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72D1370A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nseriformes</w:t>
            </w:r>
            <w:proofErr w:type="spellEnd"/>
          </w:p>
        </w:tc>
        <w:tc>
          <w:tcPr>
            <w:tcW w:w="18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5F397D02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natidae</w:t>
            </w:r>
            <w:proofErr w:type="spellEnd"/>
          </w:p>
        </w:tc>
        <w:tc>
          <w:tcPr>
            <w:tcW w:w="1799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B7D91AA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Anser</w:t>
            </w:r>
            <w:proofErr w:type="spellEnd"/>
          </w:p>
        </w:tc>
        <w:tc>
          <w:tcPr>
            <w:tcW w:w="1587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5B49FBBA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anser</w:t>
            </w:r>
            <w:proofErr w:type="spellEnd"/>
          </w:p>
        </w:tc>
      </w:tr>
      <w:tr w:rsidR="00FE72FE" w:rsidRPr="000165D2" w14:paraId="6BB968D3" w14:textId="79242BE2" w:rsidTr="002652E3">
        <w:trPr>
          <w:trHeight w:val="170"/>
        </w:trPr>
        <w:tc>
          <w:tcPr>
            <w:tcW w:w="64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14A6171D" w14:textId="77777777" w:rsidR="00FE72FE" w:rsidRPr="000165D2" w:rsidRDefault="00FE72FE" w:rsidP="008B3E8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ves</w:t>
            </w:r>
          </w:p>
        </w:tc>
        <w:tc>
          <w:tcPr>
            <w:tcW w:w="202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42D16969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Sphenisciformes</w:t>
            </w:r>
            <w:proofErr w:type="spellEnd"/>
          </w:p>
        </w:tc>
        <w:tc>
          <w:tcPr>
            <w:tcW w:w="18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76C5AB9F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Spheniscidae</w:t>
            </w:r>
          </w:p>
        </w:tc>
        <w:tc>
          <w:tcPr>
            <w:tcW w:w="1799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855E1BC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r w:rsidRPr="00E50F49">
              <w:rPr>
                <w:rFonts w:ascii="Calibri" w:hAnsi="Calibri"/>
                <w:i/>
                <w:color w:val="000000"/>
                <w:sz w:val="18"/>
              </w:rPr>
              <w:t>Aptenodytes</w:t>
            </w:r>
          </w:p>
        </w:tc>
        <w:tc>
          <w:tcPr>
            <w:tcW w:w="1587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1C19D39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patagonicus</w:t>
            </w:r>
            <w:proofErr w:type="spellEnd"/>
          </w:p>
        </w:tc>
      </w:tr>
      <w:tr w:rsidR="00FE72FE" w:rsidRPr="000165D2" w14:paraId="1032088F" w14:textId="555D74E9" w:rsidTr="002652E3">
        <w:trPr>
          <w:trHeight w:val="170"/>
        </w:trPr>
        <w:tc>
          <w:tcPr>
            <w:tcW w:w="64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42F74DAE" w14:textId="77777777" w:rsidR="00FE72FE" w:rsidRPr="000165D2" w:rsidRDefault="00FE72FE" w:rsidP="008B3E8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ves</w:t>
            </w:r>
          </w:p>
        </w:tc>
        <w:tc>
          <w:tcPr>
            <w:tcW w:w="202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46BDCC3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pterygiformes</w:t>
            </w:r>
            <w:proofErr w:type="spellEnd"/>
          </w:p>
        </w:tc>
        <w:tc>
          <w:tcPr>
            <w:tcW w:w="18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5900E26E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pterygidae</w:t>
            </w:r>
            <w:proofErr w:type="spellEnd"/>
          </w:p>
        </w:tc>
        <w:tc>
          <w:tcPr>
            <w:tcW w:w="1799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1FB7BA4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r w:rsidRPr="00E50F49">
              <w:rPr>
                <w:rFonts w:ascii="Calibri" w:hAnsi="Calibri"/>
                <w:i/>
                <w:color w:val="000000"/>
                <w:sz w:val="18"/>
              </w:rPr>
              <w:t>Apteryx</w:t>
            </w:r>
          </w:p>
        </w:tc>
        <w:tc>
          <w:tcPr>
            <w:tcW w:w="1587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77C308B5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hastii</w:t>
            </w:r>
            <w:proofErr w:type="spellEnd"/>
          </w:p>
        </w:tc>
      </w:tr>
      <w:tr w:rsidR="00FE72FE" w:rsidRPr="000165D2" w14:paraId="66822350" w14:textId="2584187A" w:rsidTr="002652E3">
        <w:trPr>
          <w:trHeight w:val="170"/>
        </w:trPr>
        <w:tc>
          <w:tcPr>
            <w:tcW w:w="64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6A7F12B7" w14:textId="77777777" w:rsidR="00FE72FE" w:rsidRPr="000165D2" w:rsidRDefault="00FE72FE" w:rsidP="008B3E8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ves</w:t>
            </w:r>
          </w:p>
        </w:tc>
        <w:tc>
          <w:tcPr>
            <w:tcW w:w="202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7FDDC3C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ccipitriformes</w:t>
            </w:r>
            <w:proofErr w:type="spellEnd"/>
          </w:p>
        </w:tc>
        <w:tc>
          <w:tcPr>
            <w:tcW w:w="18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50F6B6E6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ccipitridae</w:t>
            </w:r>
            <w:proofErr w:type="spellEnd"/>
          </w:p>
        </w:tc>
        <w:tc>
          <w:tcPr>
            <w:tcW w:w="1799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3D36BE0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r w:rsidRPr="00E50F49">
              <w:rPr>
                <w:rFonts w:ascii="Calibri" w:hAnsi="Calibri"/>
                <w:i/>
                <w:color w:val="000000"/>
                <w:sz w:val="18"/>
              </w:rPr>
              <w:t>Aquila</w:t>
            </w:r>
          </w:p>
        </w:tc>
        <w:tc>
          <w:tcPr>
            <w:tcW w:w="1587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00DE2D72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chrysaetos</w:t>
            </w:r>
            <w:proofErr w:type="spellEnd"/>
          </w:p>
        </w:tc>
      </w:tr>
      <w:tr w:rsidR="00FE72FE" w:rsidRPr="000165D2" w14:paraId="4E3091E7" w14:textId="740E88E5" w:rsidTr="002652E3">
        <w:trPr>
          <w:trHeight w:val="170"/>
        </w:trPr>
        <w:tc>
          <w:tcPr>
            <w:tcW w:w="64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2991970C" w14:textId="77777777" w:rsidR="00FE72FE" w:rsidRPr="000165D2" w:rsidRDefault="00FE72FE" w:rsidP="008B3E8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ves</w:t>
            </w:r>
          </w:p>
        </w:tc>
        <w:tc>
          <w:tcPr>
            <w:tcW w:w="202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515C6446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Pelecaniformes</w:t>
            </w:r>
            <w:proofErr w:type="spellEnd"/>
          </w:p>
        </w:tc>
        <w:tc>
          <w:tcPr>
            <w:tcW w:w="18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607FC51E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rdeidae</w:t>
            </w:r>
            <w:proofErr w:type="spellEnd"/>
          </w:p>
        </w:tc>
        <w:tc>
          <w:tcPr>
            <w:tcW w:w="1799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0B9FB20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Ardea</w:t>
            </w:r>
            <w:proofErr w:type="spellEnd"/>
          </w:p>
        </w:tc>
        <w:tc>
          <w:tcPr>
            <w:tcW w:w="1587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9E3AB55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cinera</w:t>
            </w:r>
            <w:proofErr w:type="spellEnd"/>
          </w:p>
        </w:tc>
      </w:tr>
      <w:tr w:rsidR="00FE72FE" w:rsidRPr="000165D2" w14:paraId="76A0512A" w14:textId="523D33C9" w:rsidTr="002652E3">
        <w:trPr>
          <w:trHeight w:val="170"/>
        </w:trPr>
        <w:tc>
          <w:tcPr>
            <w:tcW w:w="64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385A2356" w14:textId="77777777" w:rsidR="00FE72FE" w:rsidRPr="000165D2" w:rsidRDefault="00FE72FE" w:rsidP="008B3E8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ves</w:t>
            </w:r>
          </w:p>
        </w:tc>
        <w:tc>
          <w:tcPr>
            <w:tcW w:w="202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750A5A9A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Pelecaniformes</w:t>
            </w:r>
            <w:proofErr w:type="spellEnd"/>
          </w:p>
        </w:tc>
        <w:tc>
          <w:tcPr>
            <w:tcW w:w="18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942C746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Balaenicipitidae</w:t>
            </w:r>
            <w:proofErr w:type="spellEnd"/>
          </w:p>
        </w:tc>
        <w:tc>
          <w:tcPr>
            <w:tcW w:w="1799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01E38FB1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Balaeniceps</w:t>
            </w:r>
            <w:proofErr w:type="spellEnd"/>
          </w:p>
        </w:tc>
        <w:tc>
          <w:tcPr>
            <w:tcW w:w="1587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20C22D0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r w:rsidRPr="00E50F49">
              <w:rPr>
                <w:rFonts w:ascii="Calibri" w:hAnsi="Calibri"/>
                <w:i/>
                <w:color w:val="000000"/>
                <w:sz w:val="18"/>
              </w:rPr>
              <w:t>rex</w:t>
            </w:r>
          </w:p>
        </w:tc>
      </w:tr>
      <w:tr w:rsidR="00FE72FE" w:rsidRPr="000165D2" w14:paraId="36ABCFCF" w14:textId="26F4FC1D" w:rsidTr="002652E3">
        <w:trPr>
          <w:trHeight w:val="170"/>
        </w:trPr>
        <w:tc>
          <w:tcPr>
            <w:tcW w:w="64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7F56B3A9" w14:textId="77777777" w:rsidR="00FE72FE" w:rsidRPr="000165D2" w:rsidRDefault="00FE72FE" w:rsidP="008B3E8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ves</w:t>
            </w:r>
          </w:p>
        </w:tc>
        <w:tc>
          <w:tcPr>
            <w:tcW w:w="202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C3760E4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Strigiformes</w:t>
            </w:r>
            <w:proofErr w:type="spellEnd"/>
          </w:p>
        </w:tc>
        <w:tc>
          <w:tcPr>
            <w:tcW w:w="18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38CE677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Strigidae</w:t>
            </w:r>
            <w:proofErr w:type="spellEnd"/>
          </w:p>
        </w:tc>
        <w:tc>
          <w:tcPr>
            <w:tcW w:w="1799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F7242B1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r w:rsidRPr="00E50F49">
              <w:rPr>
                <w:rFonts w:ascii="Calibri" w:hAnsi="Calibri"/>
                <w:i/>
                <w:color w:val="000000"/>
                <w:sz w:val="18"/>
              </w:rPr>
              <w:t>Bubo</w:t>
            </w:r>
          </w:p>
        </w:tc>
        <w:tc>
          <w:tcPr>
            <w:tcW w:w="1587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D754384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r w:rsidRPr="00E50F49">
              <w:rPr>
                <w:rFonts w:ascii="Calibri" w:hAnsi="Calibri"/>
                <w:i/>
                <w:color w:val="000000"/>
                <w:sz w:val="18"/>
              </w:rPr>
              <w:t>bubo</w:t>
            </w:r>
          </w:p>
        </w:tc>
      </w:tr>
      <w:tr w:rsidR="00FE72FE" w:rsidRPr="000165D2" w14:paraId="4B7C4FFD" w14:textId="757A0290" w:rsidTr="002652E3">
        <w:trPr>
          <w:trHeight w:val="170"/>
        </w:trPr>
        <w:tc>
          <w:tcPr>
            <w:tcW w:w="64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784FFC28" w14:textId="77777777" w:rsidR="00FE72FE" w:rsidRPr="000165D2" w:rsidRDefault="00FE72FE" w:rsidP="008B3E8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ves</w:t>
            </w:r>
          </w:p>
        </w:tc>
        <w:tc>
          <w:tcPr>
            <w:tcW w:w="202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F898112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Bucerotiformes</w:t>
            </w:r>
            <w:proofErr w:type="spellEnd"/>
          </w:p>
        </w:tc>
        <w:tc>
          <w:tcPr>
            <w:tcW w:w="18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492950CD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Bucerotidae</w:t>
            </w:r>
            <w:proofErr w:type="spellEnd"/>
          </w:p>
        </w:tc>
        <w:tc>
          <w:tcPr>
            <w:tcW w:w="1799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510DAA54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Buceros</w:t>
            </w:r>
            <w:proofErr w:type="spellEnd"/>
          </w:p>
        </w:tc>
        <w:tc>
          <w:tcPr>
            <w:tcW w:w="1587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44C3AE6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r w:rsidRPr="00E50F49">
              <w:rPr>
                <w:rFonts w:ascii="Calibri" w:hAnsi="Calibri"/>
                <w:i/>
                <w:color w:val="000000"/>
                <w:sz w:val="18"/>
              </w:rPr>
              <w:t>rhinoceros</w:t>
            </w:r>
          </w:p>
        </w:tc>
      </w:tr>
      <w:tr w:rsidR="00FE72FE" w:rsidRPr="000165D2" w14:paraId="2A146F67" w14:textId="64E886FA" w:rsidTr="002652E3">
        <w:trPr>
          <w:trHeight w:val="170"/>
        </w:trPr>
        <w:tc>
          <w:tcPr>
            <w:tcW w:w="64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7B156CDB" w14:textId="77777777" w:rsidR="00FE72FE" w:rsidRPr="000165D2" w:rsidRDefault="00FE72FE" w:rsidP="008B3E8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ves</w:t>
            </w:r>
          </w:p>
        </w:tc>
        <w:tc>
          <w:tcPr>
            <w:tcW w:w="202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7FFE067D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Bucerotiformes</w:t>
            </w:r>
            <w:proofErr w:type="spellEnd"/>
          </w:p>
        </w:tc>
        <w:tc>
          <w:tcPr>
            <w:tcW w:w="18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4F4BF035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Bucorvidae</w:t>
            </w:r>
            <w:proofErr w:type="spellEnd"/>
          </w:p>
        </w:tc>
        <w:tc>
          <w:tcPr>
            <w:tcW w:w="1799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F4AF267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Bucorvus</w:t>
            </w:r>
            <w:proofErr w:type="spellEnd"/>
          </w:p>
        </w:tc>
        <w:tc>
          <w:tcPr>
            <w:tcW w:w="1587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69422864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abyssinicus</w:t>
            </w:r>
            <w:proofErr w:type="spellEnd"/>
          </w:p>
        </w:tc>
      </w:tr>
      <w:tr w:rsidR="00FE72FE" w:rsidRPr="000165D2" w14:paraId="1C9B1E2D" w14:textId="56B4E992" w:rsidTr="002652E3">
        <w:trPr>
          <w:trHeight w:val="170"/>
        </w:trPr>
        <w:tc>
          <w:tcPr>
            <w:tcW w:w="64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6D028B8C" w14:textId="77777777" w:rsidR="00FE72FE" w:rsidRPr="000165D2" w:rsidRDefault="00FE72FE" w:rsidP="008B3E8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ves</w:t>
            </w:r>
          </w:p>
        </w:tc>
        <w:tc>
          <w:tcPr>
            <w:tcW w:w="202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5B05E7E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Cacatuoidea</w:t>
            </w:r>
            <w:proofErr w:type="spellEnd"/>
          </w:p>
        </w:tc>
        <w:tc>
          <w:tcPr>
            <w:tcW w:w="18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A25B927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Cacatuidae</w:t>
            </w:r>
            <w:proofErr w:type="spellEnd"/>
          </w:p>
        </w:tc>
        <w:tc>
          <w:tcPr>
            <w:tcW w:w="1799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043CDB8C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Calyptorhynchus</w:t>
            </w:r>
            <w:proofErr w:type="spellEnd"/>
          </w:p>
        </w:tc>
        <w:tc>
          <w:tcPr>
            <w:tcW w:w="1587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DBF3D30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baudini</w:t>
            </w:r>
            <w:proofErr w:type="spellEnd"/>
          </w:p>
        </w:tc>
      </w:tr>
      <w:tr w:rsidR="00FE72FE" w:rsidRPr="000165D2" w14:paraId="796E659C" w14:textId="1A6C616C" w:rsidTr="002652E3">
        <w:trPr>
          <w:trHeight w:val="170"/>
        </w:trPr>
        <w:tc>
          <w:tcPr>
            <w:tcW w:w="64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05E15F9F" w14:textId="77777777" w:rsidR="00FE72FE" w:rsidRPr="000165D2" w:rsidRDefault="00FE72FE" w:rsidP="008B3E8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ves</w:t>
            </w:r>
          </w:p>
        </w:tc>
        <w:tc>
          <w:tcPr>
            <w:tcW w:w="202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21DFDE0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Cariamiformes</w:t>
            </w:r>
            <w:proofErr w:type="spellEnd"/>
          </w:p>
        </w:tc>
        <w:tc>
          <w:tcPr>
            <w:tcW w:w="18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43A14D2C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Cariamidae</w:t>
            </w:r>
            <w:proofErr w:type="spellEnd"/>
          </w:p>
        </w:tc>
        <w:tc>
          <w:tcPr>
            <w:tcW w:w="1799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E1A5FD0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Cariama</w:t>
            </w:r>
            <w:proofErr w:type="spellEnd"/>
          </w:p>
        </w:tc>
        <w:tc>
          <w:tcPr>
            <w:tcW w:w="1587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74DA6555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cristata</w:t>
            </w:r>
            <w:proofErr w:type="spellEnd"/>
          </w:p>
        </w:tc>
      </w:tr>
      <w:tr w:rsidR="00FE72FE" w:rsidRPr="000165D2" w14:paraId="713A6406" w14:textId="5F186419" w:rsidTr="002652E3">
        <w:trPr>
          <w:trHeight w:val="170"/>
        </w:trPr>
        <w:tc>
          <w:tcPr>
            <w:tcW w:w="64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1B3D1C11" w14:textId="77777777" w:rsidR="00FE72FE" w:rsidRPr="000165D2" w:rsidRDefault="00FE72FE" w:rsidP="008B3E8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ves</w:t>
            </w:r>
          </w:p>
        </w:tc>
        <w:tc>
          <w:tcPr>
            <w:tcW w:w="202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26A7E89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Cuculiformes</w:t>
            </w:r>
            <w:proofErr w:type="spellEnd"/>
          </w:p>
        </w:tc>
        <w:tc>
          <w:tcPr>
            <w:tcW w:w="18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A8516C1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Cuculidae</w:t>
            </w:r>
            <w:proofErr w:type="spellEnd"/>
          </w:p>
        </w:tc>
        <w:tc>
          <w:tcPr>
            <w:tcW w:w="1799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7EC69A70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Centropus</w:t>
            </w:r>
            <w:proofErr w:type="spellEnd"/>
          </w:p>
        </w:tc>
        <w:tc>
          <w:tcPr>
            <w:tcW w:w="1587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41FC0F6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sinenesis</w:t>
            </w:r>
            <w:proofErr w:type="spellEnd"/>
          </w:p>
        </w:tc>
      </w:tr>
      <w:tr w:rsidR="00FE72FE" w:rsidRPr="000165D2" w14:paraId="5E6E439E" w14:textId="32E97B8F" w:rsidTr="002652E3">
        <w:trPr>
          <w:trHeight w:val="170"/>
        </w:trPr>
        <w:tc>
          <w:tcPr>
            <w:tcW w:w="64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681C1F08" w14:textId="77777777" w:rsidR="00FE72FE" w:rsidRPr="000165D2" w:rsidRDefault="00FE72FE" w:rsidP="008B3E8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ves</w:t>
            </w:r>
          </w:p>
        </w:tc>
        <w:tc>
          <w:tcPr>
            <w:tcW w:w="202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9DF62A1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nseriformes</w:t>
            </w:r>
            <w:proofErr w:type="spellEnd"/>
          </w:p>
        </w:tc>
        <w:tc>
          <w:tcPr>
            <w:tcW w:w="18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9D78378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nhimidae</w:t>
            </w:r>
            <w:proofErr w:type="spellEnd"/>
          </w:p>
        </w:tc>
        <w:tc>
          <w:tcPr>
            <w:tcW w:w="1799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4BDB6949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Chauna</w:t>
            </w:r>
            <w:proofErr w:type="spellEnd"/>
          </w:p>
        </w:tc>
        <w:tc>
          <w:tcPr>
            <w:tcW w:w="1587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B62F56E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chavaria</w:t>
            </w:r>
            <w:proofErr w:type="spellEnd"/>
          </w:p>
        </w:tc>
      </w:tr>
      <w:tr w:rsidR="00FE72FE" w:rsidRPr="000165D2" w14:paraId="6AE0EADF" w14:textId="26EE273C" w:rsidTr="002652E3">
        <w:trPr>
          <w:trHeight w:val="170"/>
        </w:trPr>
        <w:tc>
          <w:tcPr>
            <w:tcW w:w="64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4724E940" w14:textId="77777777" w:rsidR="00FE72FE" w:rsidRPr="000165D2" w:rsidRDefault="00FE72FE" w:rsidP="008B3E8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ves</w:t>
            </w:r>
          </w:p>
        </w:tc>
        <w:tc>
          <w:tcPr>
            <w:tcW w:w="202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6E1528D2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Ciconiiformes</w:t>
            </w:r>
            <w:proofErr w:type="spellEnd"/>
          </w:p>
        </w:tc>
        <w:tc>
          <w:tcPr>
            <w:tcW w:w="18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CCBE1B2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Ciconiidae</w:t>
            </w:r>
            <w:proofErr w:type="spellEnd"/>
          </w:p>
        </w:tc>
        <w:tc>
          <w:tcPr>
            <w:tcW w:w="1799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749E4898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Ciconia</w:t>
            </w:r>
            <w:proofErr w:type="spellEnd"/>
          </w:p>
        </w:tc>
        <w:tc>
          <w:tcPr>
            <w:tcW w:w="1587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7753F4BD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ciconia</w:t>
            </w:r>
            <w:proofErr w:type="spellEnd"/>
          </w:p>
        </w:tc>
      </w:tr>
      <w:tr w:rsidR="00FE72FE" w:rsidRPr="000165D2" w14:paraId="233EB564" w14:textId="2ADD4EE0" w:rsidTr="002652E3">
        <w:trPr>
          <w:trHeight w:val="170"/>
        </w:trPr>
        <w:tc>
          <w:tcPr>
            <w:tcW w:w="64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519F62B9" w14:textId="77777777" w:rsidR="00FE72FE" w:rsidRPr="000165D2" w:rsidRDefault="00FE72FE" w:rsidP="008B3E8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ves</w:t>
            </w:r>
          </w:p>
        </w:tc>
        <w:tc>
          <w:tcPr>
            <w:tcW w:w="202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6A9B3AD5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nseriformes</w:t>
            </w:r>
            <w:proofErr w:type="spellEnd"/>
          </w:p>
        </w:tc>
        <w:tc>
          <w:tcPr>
            <w:tcW w:w="18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602CDF3C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natidae</w:t>
            </w:r>
            <w:proofErr w:type="spellEnd"/>
          </w:p>
        </w:tc>
        <w:tc>
          <w:tcPr>
            <w:tcW w:w="1799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47CE32E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Coroscoba</w:t>
            </w:r>
            <w:proofErr w:type="spellEnd"/>
          </w:p>
        </w:tc>
        <w:tc>
          <w:tcPr>
            <w:tcW w:w="1587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6242225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coroscoba</w:t>
            </w:r>
            <w:proofErr w:type="spellEnd"/>
          </w:p>
        </w:tc>
      </w:tr>
      <w:tr w:rsidR="00FE72FE" w:rsidRPr="000165D2" w14:paraId="621321E3" w14:textId="16DC5E51" w:rsidTr="002652E3">
        <w:trPr>
          <w:trHeight w:val="170"/>
        </w:trPr>
        <w:tc>
          <w:tcPr>
            <w:tcW w:w="64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37C18FE6" w14:textId="77777777" w:rsidR="00FE72FE" w:rsidRPr="000165D2" w:rsidRDefault="00FE72FE" w:rsidP="008B3E8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ves</w:t>
            </w:r>
          </w:p>
        </w:tc>
        <w:tc>
          <w:tcPr>
            <w:tcW w:w="202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7BA4AD7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Procellariiformes</w:t>
            </w:r>
            <w:proofErr w:type="spellEnd"/>
          </w:p>
        </w:tc>
        <w:tc>
          <w:tcPr>
            <w:tcW w:w="18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60D5DD3D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Diomedeidae</w:t>
            </w:r>
            <w:proofErr w:type="spellEnd"/>
          </w:p>
        </w:tc>
        <w:tc>
          <w:tcPr>
            <w:tcW w:w="1799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079563C7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Diomedea</w:t>
            </w:r>
            <w:proofErr w:type="spellEnd"/>
          </w:p>
        </w:tc>
        <w:tc>
          <w:tcPr>
            <w:tcW w:w="1587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09216B04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epomophora</w:t>
            </w:r>
            <w:proofErr w:type="spellEnd"/>
          </w:p>
        </w:tc>
      </w:tr>
      <w:tr w:rsidR="00FE72FE" w:rsidRPr="000165D2" w14:paraId="612D1DCA" w14:textId="6AC3ABCF" w:rsidTr="002652E3">
        <w:trPr>
          <w:trHeight w:val="170"/>
        </w:trPr>
        <w:tc>
          <w:tcPr>
            <w:tcW w:w="64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1307EC77" w14:textId="77777777" w:rsidR="00FE72FE" w:rsidRPr="000165D2" w:rsidRDefault="00FE72FE" w:rsidP="008B3E8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ves</w:t>
            </w:r>
          </w:p>
        </w:tc>
        <w:tc>
          <w:tcPr>
            <w:tcW w:w="202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2075365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Casuraiformes</w:t>
            </w:r>
            <w:proofErr w:type="spellEnd"/>
          </w:p>
        </w:tc>
        <w:tc>
          <w:tcPr>
            <w:tcW w:w="18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5E170C14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Dromaidae</w:t>
            </w:r>
            <w:proofErr w:type="spellEnd"/>
          </w:p>
        </w:tc>
        <w:tc>
          <w:tcPr>
            <w:tcW w:w="1799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537328F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Dromaius</w:t>
            </w:r>
            <w:proofErr w:type="spellEnd"/>
          </w:p>
        </w:tc>
        <w:tc>
          <w:tcPr>
            <w:tcW w:w="1587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19B62E1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novellhandiae</w:t>
            </w:r>
            <w:proofErr w:type="spellEnd"/>
          </w:p>
        </w:tc>
      </w:tr>
      <w:tr w:rsidR="00FE72FE" w:rsidRPr="000165D2" w14:paraId="799E845A" w14:textId="600BDCD9" w:rsidTr="002652E3">
        <w:trPr>
          <w:trHeight w:val="170"/>
        </w:trPr>
        <w:tc>
          <w:tcPr>
            <w:tcW w:w="64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1ADCB63C" w14:textId="77777777" w:rsidR="00FE72FE" w:rsidRPr="000165D2" w:rsidRDefault="00FE72FE" w:rsidP="008B3E8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ves</w:t>
            </w:r>
          </w:p>
        </w:tc>
        <w:tc>
          <w:tcPr>
            <w:tcW w:w="202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047EC32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Suliformes</w:t>
            </w:r>
            <w:proofErr w:type="spellEnd"/>
          </w:p>
        </w:tc>
        <w:tc>
          <w:tcPr>
            <w:tcW w:w="18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023D1030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Fregatidae</w:t>
            </w:r>
            <w:proofErr w:type="spellEnd"/>
          </w:p>
        </w:tc>
        <w:tc>
          <w:tcPr>
            <w:tcW w:w="1799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7BA2A2A1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Fregata</w:t>
            </w:r>
            <w:proofErr w:type="spellEnd"/>
          </w:p>
        </w:tc>
        <w:tc>
          <w:tcPr>
            <w:tcW w:w="1587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945E63D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aquila</w:t>
            </w:r>
            <w:proofErr w:type="spellEnd"/>
          </w:p>
        </w:tc>
      </w:tr>
      <w:tr w:rsidR="00FE72FE" w:rsidRPr="000165D2" w14:paraId="0FCA247F" w14:textId="07CF9D73" w:rsidTr="002652E3">
        <w:trPr>
          <w:trHeight w:val="170"/>
        </w:trPr>
        <w:tc>
          <w:tcPr>
            <w:tcW w:w="64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51487ADD" w14:textId="77777777" w:rsidR="00FE72FE" w:rsidRPr="000165D2" w:rsidRDefault="00FE72FE" w:rsidP="008B3E8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ves</w:t>
            </w:r>
          </w:p>
        </w:tc>
        <w:tc>
          <w:tcPr>
            <w:tcW w:w="202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649E4806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Procellariiformes</w:t>
            </w:r>
            <w:proofErr w:type="spellEnd"/>
          </w:p>
        </w:tc>
        <w:tc>
          <w:tcPr>
            <w:tcW w:w="18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73E02EB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Procellaridae</w:t>
            </w:r>
            <w:proofErr w:type="spellEnd"/>
          </w:p>
        </w:tc>
        <w:tc>
          <w:tcPr>
            <w:tcW w:w="1799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102CB10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Fulmarus</w:t>
            </w:r>
            <w:proofErr w:type="spellEnd"/>
          </w:p>
        </w:tc>
        <w:tc>
          <w:tcPr>
            <w:tcW w:w="1587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334E88C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glacialis</w:t>
            </w:r>
            <w:proofErr w:type="spellEnd"/>
          </w:p>
        </w:tc>
      </w:tr>
      <w:tr w:rsidR="00FE72FE" w:rsidRPr="000165D2" w14:paraId="7B5135A8" w14:textId="732A9DF9" w:rsidTr="002652E3">
        <w:trPr>
          <w:trHeight w:val="170"/>
        </w:trPr>
        <w:tc>
          <w:tcPr>
            <w:tcW w:w="64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58E6C340" w14:textId="77777777" w:rsidR="00FE72FE" w:rsidRPr="000165D2" w:rsidRDefault="00FE72FE" w:rsidP="008B3E8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ves</w:t>
            </w:r>
          </w:p>
        </w:tc>
        <w:tc>
          <w:tcPr>
            <w:tcW w:w="202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7DD410C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Charadriiformes</w:t>
            </w:r>
            <w:proofErr w:type="spellEnd"/>
          </w:p>
        </w:tc>
        <w:tc>
          <w:tcPr>
            <w:tcW w:w="18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6E15382E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Haematopodidae</w:t>
            </w:r>
            <w:proofErr w:type="spellEnd"/>
          </w:p>
        </w:tc>
        <w:tc>
          <w:tcPr>
            <w:tcW w:w="1799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F194036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Haematopus</w:t>
            </w:r>
            <w:proofErr w:type="spellEnd"/>
          </w:p>
        </w:tc>
        <w:tc>
          <w:tcPr>
            <w:tcW w:w="1587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46C12910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ostralegus</w:t>
            </w:r>
            <w:proofErr w:type="spellEnd"/>
          </w:p>
        </w:tc>
      </w:tr>
      <w:tr w:rsidR="00FE72FE" w:rsidRPr="000165D2" w14:paraId="5EE44114" w14:textId="75616B8A" w:rsidTr="002652E3">
        <w:trPr>
          <w:trHeight w:val="170"/>
        </w:trPr>
        <w:tc>
          <w:tcPr>
            <w:tcW w:w="64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75846EFB" w14:textId="77777777" w:rsidR="00FE72FE" w:rsidRPr="000165D2" w:rsidRDefault="00FE72FE" w:rsidP="008B3E8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ves</w:t>
            </w:r>
          </w:p>
        </w:tc>
        <w:tc>
          <w:tcPr>
            <w:tcW w:w="202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74A2843F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Otidiformes</w:t>
            </w:r>
            <w:proofErr w:type="spellEnd"/>
          </w:p>
        </w:tc>
        <w:tc>
          <w:tcPr>
            <w:tcW w:w="18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9B868D7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Otididae</w:t>
            </w:r>
            <w:proofErr w:type="spellEnd"/>
          </w:p>
        </w:tc>
        <w:tc>
          <w:tcPr>
            <w:tcW w:w="1799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529AAEA3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r w:rsidRPr="00E50F49">
              <w:rPr>
                <w:rFonts w:ascii="Calibri" w:hAnsi="Calibri"/>
                <w:i/>
                <w:color w:val="000000"/>
                <w:sz w:val="18"/>
              </w:rPr>
              <w:t>Otis</w:t>
            </w:r>
          </w:p>
        </w:tc>
        <w:tc>
          <w:tcPr>
            <w:tcW w:w="1587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32A7557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sz w:val="18"/>
              </w:rPr>
              <w:t>tarda</w:t>
            </w:r>
            <w:proofErr w:type="spellEnd"/>
          </w:p>
        </w:tc>
      </w:tr>
      <w:tr w:rsidR="00FE72FE" w:rsidRPr="000165D2" w14:paraId="1E017EAE" w14:textId="61D3C055" w:rsidTr="002652E3">
        <w:trPr>
          <w:trHeight w:val="170"/>
        </w:trPr>
        <w:tc>
          <w:tcPr>
            <w:tcW w:w="64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75A17820" w14:textId="77777777" w:rsidR="00FE72FE" w:rsidRPr="000165D2" w:rsidRDefault="00FE72FE" w:rsidP="008B3E8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ves</w:t>
            </w:r>
          </w:p>
        </w:tc>
        <w:tc>
          <w:tcPr>
            <w:tcW w:w="202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4E8A57FD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ccipitriformes</w:t>
            </w:r>
            <w:proofErr w:type="spellEnd"/>
          </w:p>
        </w:tc>
        <w:tc>
          <w:tcPr>
            <w:tcW w:w="18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C5E6233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ccipitridae</w:t>
            </w:r>
            <w:proofErr w:type="spellEnd"/>
          </w:p>
        </w:tc>
        <w:tc>
          <w:tcPr>
            <w:tcW w:w="1799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BE9F779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r w:rsidRPr="00E50F49">
              <w:rPr>
                <w:rFonts w:ascii="Calibri" w:hAnsi="Calibri"/>
                <w:i/>
                <w:color w:val="000000"/>
                <w:sz w:val="18"/>
              </w:rPr>
              <w:t>Pandion</w:t>
            </w:r>
          </w:p>
        </w:tc>
        <w:tc>
          <w:tcPr>
            <w:tcW w:w="1587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9C7B899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sz w:val="18"/>
              </w:rPr>
              <w:t>haliaetus</w:t>
            </w:r>
            <w:proofErr w:type="spellEnd"/>
          </w:p>
        </w:tc>
      </w:tr>
      <w:tr w:rsidR="00FE72FE" w:rsidRPr="000165D2" w14:paraId="3433564C" w14:textId="27CD1392" w:rsidTr="002652E3">
        <w:trPr>
          <w:trHeight w:val="170"/>
        </w:trPr>
        <w:tc>
          <w:tcPr>
            <w:tcW w:w="64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3A659C6C" w14:textId="77777777" w:rsidR="00FE72FE" w:rsidRPr="000165D2" w:rsidRDefault="00FE72FE" w:rsidP="008B3E8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ves</w:t>
            </w:r>
          </w:p>
        </w:tc>
        <w:tc>
          <w:tcPr>
            <w:tcW w:w="202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672EB273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Podargiformes</w:t>
            </w:r>
            <w:proofErr w:type="spellEnd"/>
          </w:p>
        </w:tc>
        <w:tc>
          <w:tcPr>
            <w:tcW w:w="18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0580D01B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Podargidae</w:t>
            </w:r>
            <w:proofErr w:type="spellEnd"/>
          </w:p>
        </w:tc>
        <w:tc>
          <w:tcPr>
            <w:tcW w:w="1799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9BC459F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Podargus</w:t>
            </w:r>
            <w:proofErr w:type="spellEnd"/>
          </w:p>
        </w:tc>
        <w:tc>
          <w:tcPr>
            <w:tcW w:w="1587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06C7A5E1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strigoides</w:t>
            </w:r>
            <w:proofErr w:type="spellEnd"/>
          </w:p>
        </w:tc>
      </w:tr>
      <w:tr w:rsidR="00FE72FE" w:rsidRPr="000165D2" w14:paraId="40EF6D6A" w14:textId="726A66CC" w:rsidTr="002652E3">
        <w:trPr>
          <w:trHeight w:val="170"/>
        </w:trPr>
        <w:tc>
          <w:tcPr>
            <w:tcW w:w="64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308265DF" w14:textId="77777777" w:rsidR="00FE72FE" w:rsidRPr="000165D2" w:rsidRDefault="00FE72FE" w:rsidP="008B3E8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ves</w:t>
            </w:r>
          </w:p>
        </w:tc>
        <w:tc>
          <w:tcPr>
            <w:tcW w:w="202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58AE1B3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Piciformes</w:t>
            </w:r>
            <w:proofErr w:type="spellEnd"/>
          </w:p>
        </w:tc>
        <w:tc>
          <w:tcPr>
            <w:tcW w:w="18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0C0140A9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Ramphastidae</w:t>
            </w:r>
            <w:proofErr w:type="spellEnd"/>
          </w:p>
        </w:tc>
        <w:tc>
          <w:tcPr>
            <w:tcW w:w="1799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71A4274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Ramphastos</w:t>
            </w:r>
            <w:proofErr w:type="spellEnd"/>
          </w:p>
        </w:tc>
        <w:tc>
          <w:tcPr>
            <w:tcW w:w="1587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5741251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tucanus</w:t>
            </w:r>
            <w:proofErr w:type="spellEnd"/>
          </w:p>
        </w:tc>
      </w:tr>
      <w:tr w:rsidR="00FE72FE" w:rsidRPr="000165D2" w14:paraId="3881486A" w14:textId="6A7A47EC" w:rsidTr="002652E3">
        <w:trPr>
          <w:trHeight w:val="170"/>
        </w:trPr>
        <w:tc>
          <w:tcPr>
            <w:tcW w:w="64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3C4559FE" w14:textId="77777777" w:rsidR="00FE72FE" w:rsidRPr="000165D2" w:rsidRDefault="00FE72FE" w:rsidP="008B3E8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ves</w:t>
            </w:r>
          </w:p>
        </w:tc>
        <w:tc>
          <w:tcPr>
            <w:tcW w:w="202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4B9A40FC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Rheiformes</w:t>
            </w:r>
            <w:proofErr w:type="spellEnd"/>
          </w:p>
        </w:tc>
        <w:tc>
          <w:tcPr>
            <w:tcW w:w="18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77BBE9F9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Rheidae</w:t>
            </w:r>
            <w:proofErr w:type="spellEnd"/>
          </w:p>
        </w:tc>
        <w:tc>
          <w:tcPr>
            <w:tcW w:w="1799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7F0BDAE8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r w:rsidRPr="00E50F49">
              <w:rPr>
                <w:rFonts w:ascii="Calibri" w:hAnsi="Calibri"/>
                <w:i/>
                <w:color w:val="000000"/>
                <w:sz w:val="18"/>
              </w:rPr>
              <w:t>Rhea</w:t>
            </w:r>
          </w:p>
        </w:tc>
        <w:tc>
          <w:tcPr>
            <w:tcW w:w="1587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04D9F464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americana</w:t>
            </w:r>
            <w:proofErr w:type="spellEnd"/>
          </w:p>
        </w:tc>
      </w:tr>
      <w:tr w:rsidR="00FE72FE" w:rsidRPr="000165D2" w14:paraId="623F7FE2" w14:textId="0250D89F" w:rsidTr="002652E3">
        <w:trPr>
          <w:trHeight w:val="170"/>
        </w:trPr>
        <w:tc>
          <w:tcPr>
            <w:tcW w:w="64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52C3EB2A" w14:textId="77777777" w:rsidR="00FE72FE" w:rsidRPr="000165D2" w:rsidRDefault="00FE72FE" w:rsidP="008B3E8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ves</w:t>
            </w:r>
          </w:p>
        </w:tc>
        <w:tc>
          <w:tcPr>
            <w:tcW w:w="202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4121903C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ccipitriformes</w:t>
            </w:r>
            <w:proofErr w:type="spellEnd"/>
          </w:p>
        </w:tc>
        <w:tc>
          <w:tcPr>
            <w:tcW w:w="18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FA72FCE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Sagittaridae</w:t>
            </w:r>
            <w:proofErr w:type="spellEnd"/>
          </w:p>
        </w:tc>
        <w:tc>
          <w:tcPr>
            <w:tcW w:w="1799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0BE1BBCB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r w:rsidRPr="00E50F49">
              <w:rPr>
                <w:rFonts w:ascii="Calibri" w:hAnsi="Calibri"/>
                <w:i/>
                <w:color w:val="000000"/>
                <w:sz w:val="18"/>
              </w:rPr>
              <w:t>Sagittarius</w:t>
            </w:r>
          </w:p>
        </w:tc>
        <w:tc>
          <w:tcPr>
            <w:tcW w:w="1587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6DEE18EF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serpentarius</w:t>
            </w:r>
            <w:proofErr w:type="spellEnd"/>
          </w:p>
        </w:tc>
      </w:tr>
      <w:tr w:rsidR="00FE72FE" w:rsidRPr="000165D2" w14:paraId="4882C9FE" w14:textId="0ED4BC21" w:rsidTr="002652E3">
        <w:trPr>
          <w:trHeight w:val="170"/>
        </w:trPr>
        <w:tc>
          <w:tcPr>
            <w:tcW w:w="64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3919F311" w14:textId="77777777" w:rsidR="00FE72FE" w:rsidRPr="000165D2" w:rsidRDefault="00FE72FE" w:rsidP="008B3E8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ves</w:t>
            </w:r>
          </w:p>
        </w:tc>
        <w:tc>
          <w:tcPr>
            <w:tcW w:w="202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38EB795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Struthioniformes</w:t>
            </w:r>
            <w:proofErr w:type="spellEnd"/>
          </w:p>
        </w:tc>
        <w:tc>
          <w:tcPr>
            <w:tcW w:w="18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052591E5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Struthionidae</w:t>
            </w:r>
            <w:proofErr w:type="spellEnd"/>
          </w:p>
        </w:tc>
        <w:tc>
          <w:tcPr>
            <w:tcW w:w="1799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0D5AAB9A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Struthio</w:t>
            </w:r>
            <w:proofErr w:type="spellEnd"/>
          </w:p>
        </w:tc>
        <w:tc>
          <w:tcPr>
            <w:tcW w:w="1587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6A75E944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camelus</w:t>
            </w:r>
            <w:proofErr w:type="spellEnd"/>
          </w:p>
        </w:tc>
      </w:tr>
      <w:tr w:rsidR="00FE72FE" w:rsidRPr="000165D2" w14:paraId="0C517D3D" w14:textId="0558053C" w:rsidTr="002652E3">
        <w:trPr>
          <w:trHeight w:val="170"/>
        </w:trPr>
        <w:tc>
          <w:tcPr>
            <w:tcW w:w="64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5C8BEB84" w14:textId="77777777" w:rsidR="00FE72FE" w:rsidRPr="000165D2" w:rsidRDefault="00FE72FE" w:rsidP="008B3E8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ves</w:t>
            </w:r>
          </w:p>
        </w:tc>
        <w:tc>
          <w:tcPr>
            <w:tcW w:w="202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7ED70369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Muscophagiformes</w:t>
            </w:r>
            <w:proofErr w:type="spellEnd"/>
          </w:p>
        </w:tc>
        <w:tc>
          <w:tcPr>
            <w:tcW w:w="18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9AAD8E5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Musophagidae</w:t>
            </w:r>
            <w:proofErr w:type="spellEnd"/>
          </w:p>
        </w:tc>
        <w:tc>
          <w:tcPr>
            <w:tcW w:w="1799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4A4F8582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Tauraco</w:t>
            </w:r>
            <w:proofErr w:type="spellEnd"/>
          </w:p>
        </w:tc>
        <w:tc>
          <w:tcPr>
            <w:tcW w:w="1587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67C1AE88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persa</w:t>
            </w:r>
            <w:proofErr w:type="spellEnd"/>
          </w:p>
        </w:tc>
      </w:tr>
      <w:tr w:rsidR="00FE72FE" w:rsidRPr="000165D2" w14:paraId="027D601D" w14:textId="153EEFC2" w:rsidTr="002652E3">
        <w:trPr>
          <w:trHeight w:val="170"/>
        </w:trPr>
        <w:tc>
          <w:tcPr>
            <w:tcW w:w="64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2D3E3ADE" w14:textId="77777777" w:rsidR="00FE72FE" w:rsidRPr="000165D2" w:rsidRDefault="00FE72FE" w:rsidP="008B3E8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ves</w:t>
            </w:r>
          </w:p>
        </w:tc>
        <w:tc>
          <w:tcPr>
            <w:tcW w:w="202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476528D8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Charadriiformes</w:t>
            </w:r>
            <w:proofErr w:type="spellEnd"/>
          </w:p>
        </w:tc>
        <w:tc>
          <w:tcPr>
            <w:tcW w:w="18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0EDCCA47" w14:textId="77777777" w:rsidR="00FE72FE" w:rsidRPr="000165D2" w:rsidRDefault="00FE72FE" w:rsidP="000165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0165D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aridae</w:t>
            </w:r>
            <w:proofErr w:type="spellEnd"/>
          </w:p>
        </w:tc>
        <w:tc>
          <w:tcPr>
            <w:tcW w:w="1799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4748B72C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Thalasseus</w:t>
            </w:r>
            <w:proofErr w:type="spellEnd"/>
          </w:p>
        </w:tc>
        <w:tc>
          <w:tcPr>
            <w:tcW w:w="1587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4BA7E15C" w14:textId="77777777" w:rsidR="00FE72FE" w:rsidRPr="00E50F49" w:rsidRDefault="00FE72FE" w:rsidP="000165D2">
            <w:pPr>
              <w:spacing w:after="0" w:line="240" w:lineRule="auto"/>
              <w:rPr>
                <w:rFonts w:ascii="Calibri" w:hAnsi="Calibri"/>
                <w:i/>
                <w:color w:val="000000"/>
                <w:sz w:val="18"/>
              </w:rPr>
            </w:pPr>
            <w:proofErr w:type="spellStart"/>
            <w:r w:rsidRPr="00E50F49">
              <w:rPr>
                <w:rFonts w:ascii="Calibri" w:hAnsi="Calibri"/>
                <w:i/>
                <w:color w:val="000000"/>
                <w:sz w:val="18"/>
              </w:rPr>
              <w:t>sandvicensis</w:t>
            </w:r>
            <w:proofErr w:type="spellEnd"/>
          </w:p>
        </w:tc>
      </w:tr>
    </w:tbl>
    <w:p w14:paraId="1EDCFC46" w14:textId="7181429D" w:rsidR="00AC735C" w:rsidRDefault="006B3E38">
      <w:r>
        <w:br w:type="page"/>
      </w:r>
      <w:r w:rsidR="005C75EA">
        <w:lastRenderedPageBreak/>
        <w:t xml:space="preserve">Supplementary </w:t>
      </w:r>
      <w:r w:rsidR="002C0113">
        <w:t>Methods</w:t>
      </w:r>
      <w:r w:rsidR="005C75EA">
        <w:t xml:space="preserve"> 2</w:t>
      </w:r>
    </w:p>
    <w:p w14:paraId="5BCC1589" w14:textId="6B9338DE" w:rsidR="002C0113" w:rsidRDefault="002C0113">
      <w:r>
        <w:t>Extinct taxa used in this analysis</w:t>
      </w:r>
    </w:p>
    <w:tbl>
      <w:tblPr>
        <w:tblW w:w="0" w:type="auto"/>
        <w:tblBorders>
          <w:top w:val="single" w:sz="8" w:space="0" w:color="A3A3A3"/>
          <w:left w:val="single" w:sz="8" w:space="0" w:color="A3A3A3"/>
          <w:bottom w:val="single" w:sz="8" w:space="0" w:color="A3A3A3"/>
          <w:right w:val="single" w:sz="8" w:space="0" w:color="A3A3A3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924"/>
        <w:gridCol w:w="1786"/>
        <w:gridCol w:w="3600"/>
      </w:tblGrid>
      <w:tr w:rsidR="004E1352" w:rsidRPr="0094736B" w14:paraId="70285262" w14:textId="77777777" w:rsidTr="00817532">
        <w:tc>
          <w:tcPr>
            <w:tcW w:w="192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A5EB3DA" w14:textId="55ED5CE1" w:rsidR="004E1352" w:rsidRPr="009150BB" w:rsidRDefault="004E1352" w:rsidP="0094736B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  <w:lang w:eastAsia="en-GB"/>
              </w:rPr>
            </w:pPr>
            <w:r w:rsidRPr="009150BB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  <w:lang w:eastAsia="en-GB"/>
              </w:rPr>
              <w:t>Group</w:t>
            </w:r>
          </w:p>
        </w:tc>
        <w:tc>
          <w:tcPr>
            <w:tcW w:w="17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E26793B" w14:textId="0E111782" w:rsidR="004E1352" w:rsidRPr="009150BB" w:rsidRDefault="004E1352" w:rsidP="0094736B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  <w:lang w:eastAsia="en-GB"/>
              </w:rPr>
            </w:pPr>
            <w:r w:rsidRPr="009150BB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  <w:lang w:eastAsia="en-GB"/>
              </w:rPr>
              <w:t>Genus</w:t>
            </w:r>
          </w:p>
        </w:tc>
        <w:tc>
          <w:tcPr>
            <w:tcW w:w="360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5058766" w14:textId="261DD4A7" w:rsidR="004E1352" w:rsidRPr="009150BB" w:rsidRDefault="004E1352" w:rsidP="0094736B">
            <w:pPr>
              <w:spacing w:after="0" w:line="240" w:lineRule="auto"/>
              <w:rPr>
                <w:rFonts w:ascii="Calibri" w:eastAsia="Times New Roman" w:hAnsi="Calibri" w:cs="Times New Roman"/>
                <w:b/>
                <w:sz w:val="18"/>
                <w:szCs w:val="18"/>
                <w:lang w:eastAsia="en-GB"/>
              </w:rPr>
            </w:pPr>
            <w:r w:rsidRPr="009150BB">
              <w:rPr>
                <w:rFonts w:ascii="Calibri" w:eastAsia="Times New Roman" w:hAnsi="Calibri" w:cs="Times New Roman"/>
                <w:b/>
                <w:sz w:val="18"/>
                <w:szCs w:val="18"/>
                <w:lang w:eastAsia="en-GB"/>
              </w:rPr>
              <w:t>References and Specimen ID</w:t>
            </w:r>
          </w:p>
        </w:tc>
      </w:tr>
      <w:tr w:rsidR="008E10A9" w:rsidRPr="0094736B" w14:paraId="5C4DBDA7" w14:textId="77777777" w:rsidTr="00817532">
        <w:tc>
          <w:tcPr>
            <w:tcW w:w="192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1EC6C4B4" w14:textId="751144A0" w:rsidR="008E10A9" w:rsidRPr="0094736B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BC6BC7">
              <w:t>Ornithischia</w:t>
            </w:r>
          </w:p>
        </w:tc>
        <w:tc>
          <w:tcPr>
            <w:tcW w:w="17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4A74EB82" w14:textId="56BD93D0" w:rsidR="008E10A9" w:rsidRPr="00FB3F82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BC6BC7">
              <w:t>Ankylosaurus</w:t>
            </w:r>
            <w:proofErr w:type="spellEnd"/>
          </w:p>
        </w:tc>
        <w:tc>
          <w:tcPr>
            <w:tcW w:w="360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027BA3F6" w14:textId="3F0F6A69" w:rsidR="008E10A9" w:rsidRPr="0094736B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</w:pPr>
            <w:r w:rsidRPr="00BC6BC7">
              <w:t>Carpenter, 2004</w:t>
            </w:r>
          </w:p>
        </w:tc>
      </w:tr>
      <w:tr w:rsidR="008E10A9" w:rsidRPr="0094736B" w14:paraId="273AF05E" w14:textId="77777777" w:rsidTr="00817532">
        <w:tc>
          <w:tcPr>
            <w:tcW w:w="192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2D718CBC" w14:textId="2D5C8CBA" w:rsidR="008E10A9" w:rsidRPr="0094736B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BC6BC7">
              <w:t>Sauropoda</w:t>
            </w:r>
          </w:p>
        </w:tc>
        <w:tc>
          <w:tcPr>
            <w:tcW w:w="17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7830C356" w14:textId="69E508FF" w:rsidR="008E10A9" w:rsidRPr="00FB3F82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BC6BC7">
              <w:t>Camarasaurus</w:t>
            </w:r>
            <w:proofErr w:type="spellEnd"/>
          </w:p>
        </w:tc>
        <w:tc>
          <w:tcPr>
            <w:tcW w:w="360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01C2BF8B" w14:textId="1D7AFE88" w:rsidR="008E10A9" w:rsidRPr="0094736B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</w:pPr>
            <w:r>
              <w:t xml:space="preserve">AMNH 5760, 5761, Osborn and </w:t>
            </w:r>
            <w:proofErr w:type="spellStart"/>
            <w:r>
              <w:t>Mook</w:t>
            </w:r>
            <w:proofErr w:type="spellEnd"/>
            <w:r>
              <w:t>, 1921</w:t>
            </w:r>
          </w:p>
        </w:tc>
      </w:tr>
      <w:tr w:rsidR="008E10A9" w:rsidRPr="0094736B" w14:paraId="2B45E1FC" w14:textId="77777777" w:rsidTr="00817532">
        <w:tc>
          <w:tcPr>
            <w:tcW w:w="192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1B241AD3" w14:textId="2E5A2601" w:rsidR="008E10A9" w:rsidRPr="0094736B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BC6BC7">
              <w:t>Dinosauromorpha</w:t>
            </w:r>
            <w:proofErr w:type="spellEnd"/>
          </w:p>
        </w:tc>
        <w:tc>
          <w:tcPr>
            <w:tcW w:w="17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5325BE82" w14:textId="26143B90" w:rsidR="008E10A9" w:rsidRPr="00FB3F82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BC6BC7">
              <w:t>Silesaurus</w:t>
            </w:r>
            <w:proofErr w:type="spellEnd"/>
          </w:p>
        </w:tc>
        <w:tc>
          <w:tcPr>
            <w:tcW w:w="360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6A0A615B" w14:textId="13F4E0B7" w:rsidR="008E10A9" w:rsidRPr="0094736B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</w:pPr>
            <w:proofErr w:type="spellStart"/>
            <w:r>
              <w:t>Piechowski</w:t>
            </w:r>
            <w:proofErr w:type="spellEnd"/>
            <w:r>
              <w:t xml:space="preserve"> and </w:t>
            </w:r>
            <w:proofErr w:type="spellStart"/>
            <w:r>
              <w:t>Dzik</w:t>
            </w:r>
            <w:proofErr w:type="spellEnd"/>
            <w:r>
              <w:t>, 2010</w:t>
            </w:r>
          </w:p>
        </w:tc>
      </w:tr>
      <w:tr w:rsidR="008E10A9" w:rsidRPr="0094736B" w14:paraId="1BEEB3F6" w14:textId="77777777" w:rsidTr="00817532">
        <w:tc>
          <w:tcPr>
            <w:tcW w:w="192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2FB590A" w14:textId="28F311AD" w:rsidR="008E10A9" w:rsidRPr="0094736B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BC6BC7">
              <w:t>Ornithischia</w:t>
            </w:r>
          </w:p>
        </w:tc>
        <w:tc>
          <w:tcPr>
            <w:tcW w:w="17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6F939BF6" w14:textId="00B65341" w:rsidR="008E10A9" w:rsidRPr="00FB3F82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BC6BC7">
              <w:t>Huayangosaurus</w:t>
            </w:r>
            <w:proofErr w:type="spellEnd"/>
          </w:p>
        </w:tc>
        <w:tc>
          <w:tcPr>
            <w:tcW w:w="360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0CD32993" w14:textId="50BC5877" w:rsidR="008E10A9" w:rsidRPr="0094736B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</w:pPr>
            <w:proofErr w:type="spellStart"/>
            <w:r>
              <w:t>Maidment</w:t>
            </w:r>
            <w:proofErr w:type="spellEnd"/>
            <w:r>
              <w:t xml:space="preserve"> et al., 2006</w:t>
            </w:r>
          </w:p>
        </w:tc>
      </w:tr>
      <w:tr w:rsidR="008E10A9" w:rsidRPr="0094736B" w14:paraId="6579D347" w14:textId="77777777" w:rsidTr="00817532">
        <w:tc>
          <w:tcPr>
            <w:tcW w:w="192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2F7AA9C1" w14:textId="47C8A44D" w:rsidR="008E10A9" w:rsidRPr="0094736B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BC6BC7">
              <w:t>Ornithischia</w:t>
            </w:r>
          </w:p>
        </w:tc>
        <w:tc>
          <w:tcPr>
            <w:tcW w:w="17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0FCF0C3C" w14:textId="68EF93E8" w:rsidR="008E10A9" w:rsidRPr="00FB3F82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8"/>
                <w:szCs w:val="18"/>
                <w:lang w:eastAsia="en-GB"/>
              </w:rPr>
            </w:pPr>
            <w:r w:rsidRPr="00BC6BC7">
              <w:t>Iguanodon</w:t>
            </w:r>
          </w:p>
        </w:tc>
        <w:tc>
          <w:tcPr>
            <w:tcW w:w="360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15151957" w14:textId="64055D89" w:rsidR="008E10A9" w:rsidRPr="0094736B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</w:pPr>
            <w:r>
              <w:t>Hooley, 1925; Norman, 1980</w:t>
            </w:r>
          </w:p>
        </w:tc>
      </w:tr>
      <w:tr w:rsidR="008E10A9" w:rsidRPr="0094736B" w14:paraId="2B7CBABF" w14:textId="77777777" w:rsidTr="00817532">
        <w:tc>
          <w:tcPr>
            <w:tcW w:w="192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0DAB3F3C" w14:textId="39F93298" w:rsidR="008E10A9" w:rsidRPr="0094736B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BC6BC7">
              <w:t>Ornithischia</w:t>
            </w:r>
          </w:p>
        </w:tc>
        <w:tc>
          <w:tcPr>
            <w:tcW w:w="17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7DA59E9C" w14:textId="09A49C3A" w:rsidR="008E10A9" w:rsidRPr="00FB3F82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BC6BC7">
              <w:t>Kritosaurus</w:t>
            </w:r>
            <w:proofErr w:type="spellEnd"/>
          </w:p>
        </w:tc>
        <w:tc>
          <w:tcPr>
            <w:tcW w:w="360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55C2C141" w14:textId="25EBEB4F" w:rsidR="008E10A9" w:rsidRPr="0094736B" w:rsidRDefault="008E10A9" w:rsidP="0079270C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</w:pPr>
            <w:r w:rsidRPr="00BC6BC7">
              <w:t>Lul</w:t>
            </w:r>
            <w:r>
              <w:t>l and Wright, 1942</w:t>
            </w:r>
          </w:p>
        </w:tc>
      </w:tr>
      <w:tr w:rsidR="008E10A9" w:rsidRPr="0094736B" w14:paraId="2307D845" w14:textId="77777777" w:rsidTr="00817532">
        <w:tc>
          <w:tcPr>
            <w:tcW w:w="192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6B150CF2" w14:textId="1A8FD6CC" w:rsidR="008E10A9" w:rsidRPr="0094736B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BC6BC7">
              <w:t>Ornithischia</w:t>
            </w:r>
          </w:p>
        </w:tc>
        <w:tc>
          <w:tcPr>
            <w:tcW w:w="17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219E9EC5" w14:textId="1F171FDC" w:rsidR="008E10A9" w:rsidRPr="00FB3F82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BC6BC7">
              <w:t>Dryosaurus</w:t>
            </w:r>
            <w:proofErr w:type="spellEnd"/>
          </w:p>
        </w:tc>
        <w:tc>
          <w:tcPr>
            <w:tcW w:w="360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5D3DB2F9" w14:textId="225FBFB8" w:rsidR="008E10A9" w:rsidRPr="0094736B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</w:pPr>
            <w:r>
              <w:t>CM 3392, Galton, 1981</w:t>
            </w:r>
          </w:p>
        </w:tc>
      </w:tr>
      <w:tr w:rsidR="008E10A9" w:rsidRPr="0094736B" w14:paraId="0EF58B0C" w14:textId="77777777" w:rsidTr="00817532">
        <w:tc>
          <w:tcPr>
            <w:tcW w:w="192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7F00926C" w14:textId="0672C855" w:rsidR="008E10A9" w:rsidRPr="0094736B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BC6BC7">
              <w:t>Sauropoda</w:t>
            </w:r>
          </w:p>
        </w:tc>
        <w:tc>
          <w:tcPr>
            <w:tcW w:w="17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53FE44C0" w14:textId="42B341B7" w:rsidR="008E10A9" w:rsidRPr="00FB3F82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8"/>
                <w:szCs w:val="18"/>
                <w:lang w:eastAsia="en-GB"/>
              </w:rPr>
            </w:pPr>
            <w:r w:rsidRPr="00BC6BC7">
              <w:t>Apatosaurus</w:t>
            </w:r>
          </w:p>
        </w:tc>
        <w:tc>
          <w:tcPr>
            <w:tcW w:w="360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5CA05BFB" w14:textId="0607B34F" w:rsidR="008E10A9" w:rsidRPr="0094736B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</w:pPr>
            <w:r>
              <w:t>Gilmore, 1936</w:t>
            </w:r>
          </w:p>
        </w:tc>
      </w:tr>
      <w:tr w:rsidR="008E10A9" w:rsidRPr="0094736B" w14:paraId="2F8B8152" w14:textId="77777777" w:rsidTr="00817532">
        <w:tc>
          <w:tcPr>
            <w:tcW w:w="192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7CE3FD2F" w14:textId="51E3FB6D" w:rsidR="008E10A9" w:rsidRPr="0094736B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BC6BC7">
              <w:t>Sauropoda</w:t>
            </w:r>
          </w:p>
        </w:tc>
        <w:tc>
          <w:tcPr>
            <w:tcW w:w="17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5174EC42" w14:textId="2DDADF83" w:rsidR="008E10A9" w:rsidRPr="00FB3F82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8"/>
                <w:szCs w:val="18"/>
                <w:lang w:eastAsia="en-GB"/>
              </w:rPr>
            </w:pPr>
            <w:r w:rsidRPr="00BC6BC7">
              <w:t>Diplodocus</w:t>
            </w:r>
          </w:p>
        </w:tc>
        <w:tc>
          <w:tcPr>
            <w:tcW w:w="360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0D98874E" w14:textId="1127ABF4" w:rsidR="008E10A9" w:rsidRPr="0094736B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</w:pPr>
            <w:r>
              <w:t>Hatcher, 1901</w:t>
            </w:r>
          </w:p>
        </w:tc>
      </w:tr>
      <w:tr w:rsidR="008E10A9" w:rsidRPr="0094736B" w14:paraId="31EF42A7" w14:textId="77777777" w:rsidTr="00817532">
        <w:tc>
          <w:tcPr>
            <w:tcW w:w="192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15ECF34B" w14:textId="0C0104EE" w:rsidR="008E10A9" w:rsidRPr="0094736B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BC6BC7">
              <w:t>Ornithischia</w:t>
            </w:r>
          </w:p>
        </w:tc>
        <w:tc>
          <w:tcPr>
            <w:tcW w:w="17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E3E492E" w14:textId="55AF0F10" w:rsidR="008E10A9" w:rsidRPr="00FB3F82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8"/>
                <w:szCs w:val="18"/>
                <w:lang w:eastAsia="en-GB"/>
              </w:rPr>
            </w:pPr>
            <w:r w:rsidRPr="00BC6BC7">
              <w:t>Stegosaurus</w:t>
            </w:r>
          </w:p>
        </w:tc>
        <w:tc>
          <w:tcPr>
            <w:tcW w:w="360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768A47BE" w14:textId="5125F0F6" w:rsidR="008E10A9" w:rsidRPr="0094736B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</w:pPr>
            <w:proofErr w:type="spellStart"/>
            <w:r>
              <w:t>Maidment</w:t>
            </w:r>
            <w:proofErr w:type="spellEnd"/>
            <w:r>
              <w:t xml:space="preserve"> et al., 2015</w:t>
            </w:r>
          </w:p>
        </w:tc>
      </w:tr>
      <w:tr w:rsidR="008E10A9" w:rsidRPr="0094736B" w14:paraId="38C54DB5" w14:textId="77777777" w:rsidTr="00817532">
        <w:tc>
          <w:tcPr>
            <w:tcW w:w="192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42DCD99C" w14:textId="426EF820" w:rsidR="008E10A9" w:rsidRPr="0094736B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BC6BC7">
              <w:t>Ornithischia</w:t>
            </w:r>
          </w:p>
        </w:tc>
        <w:tc>
          <w:tcPr>
            <w:tcW w:w="17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2D950074" w14:textId="2C471B07" w:rsidR="008E10A9" w:rsidRPr="00FB3F82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BC6BC7">
              <w:t>Styracosaurus</w:t>
            </w:r>
            <w:proofErr w:type="spellEnd"/>
          </w:p>
        </w:tc>
        <w:tc>
          <w:tcPr>
            <w:tcW w:w="360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483F2042" w14:textId="752CC246" w:rsidR="008E10A9" w:rsidRPr="0094736B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</w:pPr>
            <w:r>
              <w:t>Holmes et al., 2005</w:t>
            </w:r>
          </w:p>
        </w:tc>
      </w:tr>
      <w:tr w:rsidR="008E10A9" w:rsidRPr="0094736B" w14:paraId="0BC01CFF" w14:textId="77777777" w:rsidTr="00817532">
        <w:tc>
          <w:tcPr>
            <w:tcW w:w="192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0442E868" w14:textId="3C134638" w:rsidR="008E10A9" w:rsidRPr="0094736B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BC6BC7">
              <w:t>Theropoda</w:t>
            </w:r>
          </w:p>
        </w:tc>
        <w:tc>
          <w:tcPr>
            <w:tcW w:w="17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15DA947B" w14:textId="38B859C8" w:rsidR="008E10A9" w:rsidRPr="00FB3F82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BC6BC7">
              <w:t>Allosaurus</w:t>
            </w:r>
            <w:proofErr w:type="spellEnd"/>
          </w:p>
        </w:tc>
        <w:tc>
          <w:tcPr>
            <w:tcW w:w="360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7D7EFD15" w14:textId="06BF0417" w:rsidR="008E10A9" w:rsidRPr="0094736B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</w:pPr>
            <w:r>
              <w:t>Madsen Jr, 1976</w:t>
            </w:r>
          </w:p>
        </w:tc>
      </w:tr>
      <w:tr w:rsidR="008E10A9" w:rsidRPr="0094736B" w14:paraId="1FF71E69" w14:textId="77777777" w:rsidTr="00817532">
        <w:tc>
          <w:tcPr>
            <w:tcW w:w="192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64251A9B" w14:textId="5E32C943" w:rsidR="008E10A9" w:rsidRPr="0094736B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BC6BC7">
              <w:t>Theropoda</w:t>
            </w:r>
          </w:p>
        </w:tc>
        <w:tc>
          <w:tcPr>
            <w:tcW w:w="17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7E7AA072" w14:textId="481066E0" w:rsidR="008E10A9" w:rsidRPr="00FB3F82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BC6BC7">
              <w:t>Deinonychus</w:t>
            </w:r>
            <w:proofErr w:type="spellEnd"/>
          </w:p>
        </w:tc>
        <w:tc>
          <w:tcPr>
            <w:tcW w:w="360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416A2415" w14:textId="25E8F5DC" w:rsidR="008E10A9" w:rsidRPr="0094736B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</w:pPr>
            <w:r>
              <w:t xml:space="preserve">YPM 5210, </w:t>
            </w:r>
            <w:proofErr w:type="spellStart"/>
            <w:r>
              <w:t>Ostrom</w:t>
            </w:r>
            <w:proofErr w:type="spellEnd"/>
            <w:r>
              <w:t>, 1969</w:t>
            </w:r>
          </w:p>
        </w:tc>
      </w:tr>
      <w:tr w:rsidR="008E10A9" w:rsidRPr="0094736B" w14:paraId="549B4F8A" w14:textId="77777777" w:rsidTr="00817532">
        <w:tc>
          <w:tcPr>
            <w:tcW w:w="192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66566162" w14:textId="3BD6B89B" w:rsidR="008E10A9" w:rsidRPr="0094736B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BC6BC7">
              <w:t>Theropoda</w:t>
            </w:r>
          </w:p>
        </w:tc>
        <w:tc>
          <w:tcPr>
            <w:tcW w:w="17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1AE2D222" w14:textId="1B9FD5F7" w:rsidR="008E10A9" w:rsidRPr="00FB3F82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BC6BC7">
              <w:t>Sinraptor</w:t>
            </w:r>
            <w:proofErr w:type="spellEnd"/>
          </w:p>
        </w:tc>
        <w:tc>
          <w:tcPr>
            <w:tcW w:w="360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0AA41A8D" w14:textId="58EC928D" w:rsidR="008E10A9" w:rsidRPr="0094736B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</w:pPr>
            <w:r>
              <w:t>Currie and Zhao, 1993</w:t>
            </w:r>
          </w:p>
        </w:tc>
      </w:tr>
      <w:tr w:rsidR="008E10A9" w:rsidRPr="0094736B" w14:paraId="328E5187" w14:textId="77777777" w:rsidTr="00817532">
        <w:tc>
          <w:tcPr>
            <w:tcW w:w="192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65474370" w14:textId="4E55CE17" w:rsidR="008E10A9" w:rsidRPr="0094736B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BC6BC7">
              <w:t>Theropoda</w:t>
            </w:r>
          </w:p>
        </w:tc>
        <w:tc>
          <w:tcPr>
            <w:tcW w:w="17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79F30583" w14:textId="6A8869A2" w:rsidR="008E10A9" w:rsidRPr="00FB3F82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8"/>
                <w:szCs w:val="18"/>
                <w:lang w:eastAsia="en-GB"/>
              </w:rPr>
            </w:pPr>
            <w:r w:rsidRPr="00BC6BC7">
              <w:t>Tyrannosaurus</w:t>
            </w:r>
          </w:p>
        </w:tc>
        <w:tc>
          <w:tcPr>
            <w:tcW w:w="360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7B276D05" w14:textId="63413DCB" w:rsidR="008E10A9" w:rsidRPr="0094736B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</w:pPr>
            <w:proofErr w:type="spellStart"/>
            <w:r>
              <w:t>Brochu</w:t>
            </w:r>
            <w:proofErr w:type="spellEnd"/>
            <w:r>
              <w:t>, 2003</w:t>
            </w:r>
          </w:p>
        </w:tc>
      </w:tr>
      <w:tr w:rsidR="008E10A9" w:rsidRPr="0094736B" w14:paraId="33F42E16" w14:textId="77777777" w:rsidTr="00817532">
        <w:tc>
          <w:tcPr>
            <w:tcW w:w="192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18DA7380" w14:textId="2E9B6900" w:rsidR="008E10A9" w:rsidRPr="0094736B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BC6BC7">
              <w:t>Ornithischia</w:t>
            </w:r>
          </w:p>
        </w:tc>
        <w:tc>
          <w:tcPr>
            <w:tcW w:w="17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0F8DA59B" w14:textId="7ECF9B5B" w:rsidR="008E10A9" w:rsidRPr="00FB3F82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8"/>
                <w:szCs w:val="18"/>
                <w:lang w:eastAsia="en-GB"/>
              </w:rPr>
            </w:pPr>
            <w:r w:rsidRPr="00BC6BC7">
              <w:t>Triceratops</w:t>
            </w:r>
          </w:p>
        </w:tc>
        <w:tc>
          <w:tcPr>
            <w:tcW w:w="360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4816F650" w14:textId="3160A25B" w:rsidR="008E10A9" w:rsidRPr="0094736B" w:rsidRDefault="008E10A9" w:rsidP="0094736B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</w:pPr>
            <w:proofErr w:type="spellStart"/>
            <w:r>
              <w:t>Ostrom</w:t>
            </w:r>
            <w:proofErr w:type="spellEnd"/>
            <w:r>
              <w:t xml:space="preserve"> and </w:t>
            </w:r>
            <w:proofErr w:type="spellStart"/>
            <w:r>
              <w:t>Wellnhofer</w:t>
            </w:r>
            <w:proofErr w:type="spellEnd"/>
            <w:r>
              <w:t>, 1986</w:t>
            </w:r>
          </w:p>
        </w:tc>
      </w:tr>
    </w:tbl>
    <w:p w14:paraId="3998BF5C" w14:textId="77777777" w:rsidR="00832B38" w:rsidRDefault="00832B38"/>
    <w:p w14:paraId="33F1FD32" w14:textId="77777777" w:rsidR="00D952D7" w:rsidRDefault="00D952D7"/>
    <w:p w14:paraId="751B38C7" w14:textId="1D71C031" w:rsidR="00B11F53" w:rsidRDefault="00D952D7" w:rsidP="00B11F53">
      <w:r>
        <w:br w:type="page"/>
      </w:r>
      <w:r w:rsidR="00B11F53">
        <w:lastRenderedPageBreak/>
        <w:t xml:space="preserve">Supplementary </w:t>
      </w:r>
      <w:r w:rsidR="002C0113">
        <w:t>Methods</w:t>
      </w:r>
      <w:r w:rsidR="00B11F53">
        <w:t xml:space="preserve"> 3</w:t>
      </w:r>
    </w:p>
    <w:p w14:paraId="2FE6C6A2" w14:textId="30F5ABC9" w:rsidR="002C0113" w:rsidRDefault="002C0113" w:rsidP="00B11F53">
      <w:r>
        <w:t xml:space="preserve">Landmark definitions used in the geometric morphometric analysis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943"/>
        <w:gridCol w:w="7025"/>
      </w:tblGrid>
      <w:tr w:rsidR="00B11F53" w14:paraId="0EC4793B" w14:textId="77777777" w:rsidTr="002652E3">
        <w:tc>
          <w:tcPr>
            <w:tcW w:w="2943" w:type="dxa"/>
          </w:tcPr>
          <w:p w14:paraId="305E295F" w14:textId="77777777" w:rsidR="00B11F53" w:rsidRPr="003B69B3" w:rsidRDefault="00B11F53" w:rsidP="002652E3">
            <w:pPr>
              <w:rPr>
                <w:sz w:val="24"/>
                <w:szCs w:val="24"/>
              </w:rPr>
            </w:pPr>
            <w:r w:rsidRPr="003B69B3">
              <w:rPr>
                <w:sz w:val="24"/>
                <w:szCs w:val="24"/>
              </w:rPr>
              <w:t>Landmark</w:t>
            </w:r>
          </w:p>
        </w:tc>
        <w:tc>
          <w:tcPr>
            <w:tcW w:w="7025" w:type="dxa"/>
          </w:tcPr>
          <w:p w14:paraId="2765FDC0" w14:textId="77777777" w:rsidR="00B11F53" w:rsidRPr="003B69B3" w:rsidRDefault="00B11F53" w:rsidP="002652E3">
            <w:pPr>
              <w:rPr>
                <w:sz w:val="24"/>
                <w:szCs w:val="24"/>
              </w:rPr>
            </w:pPr>
            <w:r w:rsidRPr="003B69B3">
              <w:rPr>
                <w:sz w:val="24"/>
                <w:szCs w:val="24"/>
              </w:rPr>
              <w:t>Description</w:t>
            </w:r>
          </w:p>
        </w:tc>
      </w:tr>
      <w:tr w:rsidR="00B11F53" w14:paraId="2F12A4FC" w14:textId="77777777" w:rsidTr="002652E3">
        <w:tc>
          <w:tcPr>
            <w:tcW w:w="2943" w:type="dxa"/>
          </w:tcPr>
          <w:p w14:paraId="226B950B" w14:textId="77777777" w:rsidR="00B11F53" w:rsidRDefault="00B11F53" w:rsidP="002652E3">
            <w:r>
              <w:t>1</w:t>
            </w:r>
          </w:p>
        </w:tc>
        <w:tc>
          <w:tcPr>
            <w:tcW w:w="7025" w:type="dxa"/>
          </w:tcPr>
          <w:p w14:paraId="14417AD9" w14:textId="77777777" w:rsidR="00B11F53" w:rsidRDefault="00B11F53" w:rsidP="002652E3">
            <w:r>
              <w:t>Midline dorsal margin of the centrum</w:t>
            </w:r>
          </w:p>
        </w:tc>
      </w:tr>
      <w:tr w:rsidR="00B11F53" w14:paraId="06D42F68" w14:textId="77777777" w:rsidTr="002652E3">
        <w:tc>
          <w:tcPr>
            <w:tcW w:w="2943" w:type="dxa"/>
          </w:tcPr>
          <w:p w14:paraId="79501C54" w14:textId="77777777" w:rsidR="00B11F53" w:rsidRDefault="00B11F53" w:rsidP="002652E3">
            <w:r>
              <w:t>2</w:t>
            </w:r>
          </w:p>
        </w:tc>
        <w:tc>
          <w:tcPr>
            <w:tcW w:w="7025" w:type="dxa"/>
          </w:tcPr>
          <w:p w14:paraId="115BB8FB" w14:textId="77777777" w:rsidR="00B11F53" w:rsidRDefault="00B11F53" w:rsidP="002652E3">
            <w:r>
              <w:t>Lateral-most point of the centrum</w:t>
            </w:r>
          </w:p>
        </w:tc>
      </w:tr>
      <w:tr w:rsidR="00B11F53" w14:paraId="50354126" w14:textId="77777777" w:rsidTr="002652E3">
        <w:tc>
          <w:tcPr>
            <w:tcW w:w="2943" w:type="dxa"/>
          </w:tcPr>
          <w:p w14:paraId="152B616E" w14:textId="77777777" w:rsidR="00B11F53" w:rsidRDefault="00B11F53" w:rsidP="002652E3">
            <w:r>
              <w:t>3</w:t>
            </w:r>
          </w:p>
        </w:tc>
        <w:tc>
          <w:tcPr>
            <w:tcW w:w="7025" w:type="dxa"/>
          </w:tcPr>
          <w:p w14:paraId="3C4578BA" w14:textId="77777777" w:rsidR="00B11F53" w:rsidRDefault="00B11F53" w:rsidP="002652E3">
            <w:r>
              <w:t>Midline ventral margin of the centrum</w:t>
            </w:r>
          </w:p>
        </w:tc>
      </w:tr>
      <w:tr w:rsidR="00B11F53" w14:paraId="48ACDEA7" w14:textId="77777777" w:rsidTr="002652E3">
        <w:tc>
          <w:tcPr>
            <w:tcW w:w="2943" w:type="dxa"/>
          </w:tcPr>
          <w:p w14:paraId="261136E2" w14:textId="77777777" w:rsidR="00B11F53" w:rsidRDefault="00B11F53" w:rsidP="002652E3">
            <w:r>
              <w:t>4</w:t>
            </w:r>
          </w:p>
        </w:tc>
        <w:tc>
          <w:tcPr>
            <w:tcW w:w="7025" w:type="dxa"/>
          </w:tcPr>
          <w:p w14:paraId="7D733B0A" w14:textId="77777777" w:rsidR="00B11F53" w:rsidRDefault="00B11F53" w:rsidP="002652E3">
            <w:r>
              <w:t>Midline ventral margin of the neural arch</w:t>
            </w:r>
          </w:p>
        </w:tc>
      </w:tr>
      <w:tr w:rsidR="00B11F53" w14:paraId="6469D3DF" w14:textId="77777777" w:rsidTr="002652E3">
        <w:tc>
          <w:tcPr>
            <w:tcW w:w="2943" w:type="dxa"/>
          </w:tcPr>
          <w:p w14:paraId="2AE6756D" w14:textId="77777777" w:rsidR="00B11F53" w:rsidRDefault="00B11F53" w:rsidP="002652E3">
            <w:r>
              <w:t>5</w:t>
            </w:r>
          </w:p>
        </w:tc>
        <w:tc>
          <w:tcPr>
            <w:tcW w:w="7025" w:type="dxa"/>
          </w:tcPr>
          <w:p w14:paraId="66339862" w14:textId="77777777" w:rsidR="00B11F53" w:rsidRDefault="00B11F53" w:rsidP="002652E3">
            <w:r>
              <w:t>Midline dorsal margin of the neural arch</w:t>
            </w:r>
          </w:p>
        </w:tc>
      </w:tr>
      <w:tr w:rsidR="00B11F53" w14:paraId="52D65CB0" w14:textId="77777777" w:rsidTr="002652E3">
        <w:tc>
          <w:tcPr>
            <w:tcW w:w="2943" w:type="dxa"/>
          </w:tcPr>
          <w:p w14:paraId="4AF1FDE8" w14:textId="77777777" w:rsidR="00B11F53" w:rsidRDefault="00B11F53" w:rsidP="002652E3">
            <w:r>
              <w:t>6</w:t>
            </w:r>
          </w:p>
        </w:tc>
        <w:tc>
          <w:tcPr>
            <w:tcW w:w="7025" w:type="dxa"/>
          </w:tcPr>
          <w:p w14:paraId="40A69CB3" w14:textId="77777777" w:rsidR="00B11F53" w:rsidRDefault="00B11F53" w:rsidP="002652E3">
            <w:r>
              <w:t>Dorsal margin of the neural spine</w:t>
            </w:r>
          </w:p>
        </w:tc>
      </w:tr>
      <w:tr w:rsidR="00B11F53" w14:paraId="38F86247" w14:textId="77777777" w:rsidTr="002652E3">
        <w:tc>
          <w:tcPr>
            <w:tcW w:w="2943" w:type="dxa"/>
          </w:tcPr>
          <w:p w14:paraId="04AEA7BB" w14:textId="77777777" w:rsidR="00B11F53" w:rsidRDefault="00B11F53" w:rsidP="002652E3">
            <w:r>
              <w:t>7</w:t>
            </w:r>
          </w:p>
        </w:tc>
        <w:tc>
          <w:tcPr>
            <w:tcW w:w="7025" w:type="dxa"/>
          </w:tcPr>
          <w:p w14:paraId="3B65519A" w14:textId="77777777" w:rsidR="00B11F53" w:rsidRDefault="00B11F53" w:rsidP="002652E3">
            <w:r>
              <w:t xml:space="preserve">Ventromedial margin of the </w:t>
            </w:r>
            <w:proofErr w:type="spellStart"/>
            <w:r>
              <w:t>prezygapohyseal</w:t>
            </w:r>
            <w:proofErr w:type="spellEnd"/>
            <w:r>
              <w:t xml:space="preserve"> articular facet</w:t>
            </w:r>
          </w:p>
        </w:tc>
      </w:tr>
      <w:tr w:rsidR="00B11F53" w14:paraId="3C116CB2" w14:textId="77777777" w:rsidTr="002652E3">
        <w:tc>
          <w:tcPr>
            <w:tcW w:w="2943" w:type="dxa"/>
          </w:tcPr>
          <w:p w14:paraId="285296C2" w14:textId="0ACC55C5" w:rsidR="00B11F53" w:rsidRDefault="00B11F53" w:rsidP="002652E3">
            <w:r>
              <w:t>8</w:t>
            </w:r>
            <w:bookmarkStart w:id="0" w:name="_GoBack"/>
            <w:bookmarkEnd w:id="0"/>
          </w:p>
        </w:tc>
        <w:tc>
          <w:tcPr>
            <w:tcW w:w="7025" w:type="dxa"/>
          </w:tcPr>
          <w:p w14:paraId="036E5DCE" w14:textId="77777777" w:rsidR="00B11F53" w:rsidRDefault="00B11F53" w:rsidP="002652E3">
            <w:r>
              <w:t xml:space="preserve">Dorsolateral margin of the </w:t>
            </w:r>
            <w:proofErr w:type="spellStart"/>
            <w:r>
              <w:t>prezygapohyseal</w:t>
            </w:r>
            <w:proofErr w:type="spellEnd"/>
            <w:r>
              <w:t xml:space="preserve"> articular facet</w:t>
            </w:r>
          </w:p>
        </w:tc>
      </w:tr>
      <w:tr w:rsidR="00B11F53" w14:paraId="11F33335" w14:textId="77777777" w:rsidTr="002652E3">
        <w:tc>
          <w:tcPr>
            <w:tcW w:w="2943" w:type="dxa"/>
          </w:tcPr>
          <w:p w14:paraId="0383BFBC" w14:textId="77777777" w:rsidR="00B11F53" w:rsidRDefault="00B11F53" w:rsidP="002652E3">
            <w:r>
              <w:t>9</w:t>
            </w:r>
          </w:p>
        </w:tc>
        <w:tc>
          <w:tcPr>
            <w:tcW w:w="7025" w:type="dxa"/>
          </w:tcPr>
          <w:p w14:paraId="705F4551" w14:textId="77777777" w:rsidR="00B11F53" w:rsidRDefault="00B11F53" w:rsidP="002652E3">
            <w:r w:rsidRPr="00316819">
              <w:t xml:space="preserve">Lateral contact between the neural arch and </w:t>
            </w:r>
            <w:proofErr w:type="spellStart"/>
            <w:r w:rsidRPr="00316819">
              <w:t>prezygapophyseal</w:t>
            </w:r>
            <w:proofErr w:type="spellEnd"/>
            <w:r w:rsidRPr="00316819">
              <w:t xml:space="preserve"> body</w:t>
            </w:r>
          </w:p>
        </w:tc>
      </w:tr>
      <w:tr w:rsidR="00B11F53" w14:paraId="5F1416E4" w14:textId="77777777" w:rsidTr="002652E3">
        <w:tc>
          <w:tcPr>
            <w:tcW w:w="2943" w:type="dxa"/>
          </w:tcPr>
          <w:p w14:paraId="3A00389E" w14:textId="77777777" w:rsidR="00B11F53" w:rsidRDefault="00B11F53" w:rsidP="002652E3">
            <w:r>
              <w:t>10</w:t>
            </w:r>
          </w:p>
        </w:tc>
        <w:tc>
          <w:tcPr>
            <w:tcW w:w="7025" w:type="dxa"/>
          </w:tcPr>
          <w:p w14:paraId="3588E05D" w14:textId="489F6011" w:rsidR="00B11F53" w:rsidRDefault="007E7FFB" w:rsidP="002652E3">
            <w:r>
              <w:t>Ventromedial edge of the parapophysis/ventrolateral edge of lumbar transverse process</w:t>
            </w:r>
          </w:p>
        </w:tc>
      </w:tr>
      <w:tr w:rsidR="00B11F53" w14:paraId="0870B90A" w14:textId="77777777" w:rsidTr="002652E3">
        <w:tc>
          <w:tcPr>
            <w:tcW w:w="2943" w:type="dxa"/>
          </w:tcPr>
          <w:p w14:paraId="20BF1121" w14:textId="77777777" w:rsidR="00B11F53" w:rsidRDefault="00B11F53" w:rsidP="002652E3">
            <w:r>
              <w:t>11</w:t>
            </w:r>
          </w:p>
        </w:tc>
        <w:tc>
          <w:tcPr>
            <w:tcW w:w="7025" w:type="dxa"/>
          </w:tcPr>
          <w:p w14:paraId="5D00F2D5" w14:textId="7AB077C9" w:rsidR="00B11F53" w:rsidRDefault="007E7FFB" w:rsidP="002652E3">
            <w:r>
              <w:t>Dorsomedial edge of the diapophysis/dorsolateral edge of lumbar transverse process</w:t>
            </w:r>
          </w:p>
        </w:tc>
      </w:tr>
    </w:tbl>
    <w:p w14:paraId="15EE6166" w14:textId="77777777" w:rsidR="00B11F53" w:rsidRDefault="00B11F53">
      <w:pPr>
        <w:rPr>
          <w:rFonts w:eastAsia="Times New Roman" w:cs="Courier New"/>
          <w:color w:val="000000"/>
          <w:szCs w:val="20"/>
          <w:lang w:eastAsia="en-GB"/>
        </w:rPr>
      </w:pPr>
      <w:r>
        <w:rPr>
          <w:rFonts w:eastAsia="Times New Roman" w:cs="Courier New"/>
          <w:color w:val="000000"/>
          <w:szCs w:val="20"/>
          <w:lang w:eastAsia="en-GB"/>
        </w:rPr>
        <w:br w:type="page"/>
      </w:r>
    </w:p>
    <w:p w14:paraId="406D6E4B" w14:textId="7830B89A" w:rsidR="006024F0" w:rsidRPr="006024F0" w:rsidRDefault="006024F0" w:rsidP="006024F0">
      <w:pPr>
        <w:pStyle w:val="Bibliography"/>
        <w:ind w:left="0" w:firstLine="0"/>
        <w:rPr>
          <w:b/>
          <w:u w:val="single"/>
        </w:rPr>
      </w:pPr>
      <w:r w:rsidRPr="006024F0">
        <w:rPr>
          <w:b/>
          <w:u w:val="single"/>
        </w:rPr>
        <w:lastRenderedPageBreak/>
        <w:t>Supplementary References</w:t>
      </w:r>
    </w:p>
    <w:p w14:paraId="412D0BF6" w14:textId="77777777" w:rsidR="006024F0" w:rsidRDefault="006024F0" w:rsidP="006024F0">
      <w:pPr>
        <w:pStyle w:val="Bibliography"/>
        <w:ind w:left="0" w:firstLine="0"/>
      </w:pPr>
    </w:p>
    <w:p w14:paraId="2F275612" w14:textId="77777777" w:rsidR="008E10A9" w:rsidRPr="008E10A9" w:rsidRDefault="005C75EA" w:rsidP="008E10A9">
      <w:pPr>
        <w:pStyle w:val="Bibliography"/>
        <w:rPr>
          <w:rFonts w:ascii="Calibri" w:hAnsi="Calibri"/>
        </w:rPr>
      </w:pPr>
      <w:r>
        <w:fldChar w:fldCharType="begin"/>
      </w:r>
      <w:r w:rsidR="008E10A9">
        <w:instrText xml:space="preserve"> ADDIN ZOTERO_BIBL {"uncited":[],"omitted":[],"custom":[]} CSL_BIBLIOGRAPHY </w:instrText>
      </w:r>
      <w:r>
        <w:fldChar w:fldCharType="separate"/>
      </w:r>
      <w:proofErr w:type="spellStart"/>
      <w:r w:rsidR="008E10A9" w:rsidRPr="008E10A9">
        <w:rPr>
          <w:rFonts w:ascii="Calibri" w:hAnsi="Calibri"/>
        </w:rPr>
        <w:t>Brochu</w:t>
      </w:r>
      <w:proofErr w:type="spellEnd"/>
      <w:r w:rsidR="008E10A9" w:rsidRPr="008E10A9">
        <w:rPr>
          <w:rFonts w:ascii="Calibri" w:hAnsi="Calibri"/>
        </w:rPr>
        <w:t xml:space="preserve">, C.A., 2003. Osteology of Tyrannosaurus rex: insights from a nearly complete skeleton and high-resolution computed tomographic analysis of the skull. J. </w:t>
      </w:r>
      <w:proofErr w:type="spellStart"/>
      <w:r w:rsidR="008E10A9" w:rsidRPr="008E10A9">
        <w:rPr>
          <w:rFonts w:ascii="Calibri" w:hAnsi="Calibri"/>
        </w:rPr>
        <w:t>Vertebr</w:t>
      </w:r>
      <w:proofErr w:type="spellEnd"/>
      <w:r w:rsidR="008E10A9" w:rsidRPr="008E10A9">
        <w:rPr>
          <w:rFonts w:ascii="Calibri" w:hAnsi="Calibri"/>
        </w:rPr>
        <w:t xml:space="preserve">. </w:t>
      </w:r>
      <w:proofErr w:type="spellStart"/>
      <w:proofErr w:type="gramStart"/>
      <w:r w:rsidR="008E10A9" w:rsidRPr="008E10A9">
        <w:rPr>
          <w:rFonts w:ascii="Calibri" w:hAnsi="Calibri"/>
        </w:rPr>
        <w:t>Paleontol</w:t>
      </w:r>
      <w:proofErr w:type="spellEnd"/>
      <w:r w:rsidR="008E10A9" w:rsidRPr="008E10A9">
        <w:rPr>
          <w:rFonts w:ascii="Calibri" w:hAnsi="Calibri"/>
        </w:rPr>
        <w:t>.</w:t>
      </w:r>
      <w:proofErr w:type="gramEnd"/>
      <w:r w:rsidR="008E10A9" w:rsidRPr="008E10A9">
        <w:rPr>
          <w:rFonts w:ascii="Calibri" w:hAnsi="Calibri"/>
        </w:rPr>
        <w:t xml:space="preserve"> 22, 1–138.</w:t>
      </w:r>
    </w:p>
    <w:p w14:paraId="131DBB78" w14:textId="77777777" w:rsidR="008E10A9" w:rsidRPr="008E10A9" w:rsidRDefault="008E10A9" w:rsidP="008E10A9">
      <w:pPr>
        <w:pStyle w:val="Bibliography"/>
        <w:rPr>
          <w:rFonts w:ascii="Calibri" w:hAnsi="Calibri"/>
        </w:rPr>
      </w:pPr>
      <w:proofErr w:type="gramStart"/>
      <w:r w:rsidRPr="008E10A9">
        <w:rPr>
          <w:rFonts w:ascii="Calibri" w:hAnsi="Calibri"/>
        </w:rPr>
        <w:t>Carpenter, K., 2004.</w:t>
      </w:r>
      <w:proofErr w:type="gramEnd"/>
      <w:r w:rsidRPr="008E10A9">
        <w:rPr>
          <w:rFonts w:ascii="Calibri" w:hAnsi="Calibri"/>
        </w:rPr>
        <w:t xml:space="preserve"> </w:t>
      </w:r>
      <w:proofErr w:type="spellStart"/>
      <w:proofErr w:type="gramStart"/>
      <w:r w:rsidRPr="008E10A9">
        <w:rPr>
          <w:rFonts w:ascii="Calibri" w:hAnsi="Calibri"/>
        </w:rPr>
        <w:t>Redescription</w:t>
      </w:r>
      <w:proofErr w:type="spellEnd"/>
      <w:r w:rsidRPr="008E10A9">
        <w:rPr>
          <w:rFonts w:ascii="Calibri" w:hAnsi="Calibri"/>
        </w:rPr>
        <w:t xml:space="preserve"> of </w:t>
      </w:r>
      <w:proofErr w:type="spellStart"/>
      <w:r w:rsidRPr="008E10A9">
        <w:rPr>
          <w:rFonts w:ascii="Calibri" w:hAnsi="Calibri"/>
          <w:i/>
          <w:iCs/>
        </w:rPr>
        <w:t>Ankylosaurus</w:t>
      </w:r>
      <w:proofErr w:type="spellEnd"/>
      <w:r w:rsidRPr="008E10A9">
        <w:rPr>
          <w:rFonts w:ascii="Calibri" w:hAnsi="Calibri"/>
          <w:i/>
          <w:iCs/>
        </w:rPr>
        <w:t xml:space="preserve"> </w:t>
      </w:r>
      <w:proofErr w:type="spellStart"/>
      <w:r w:rsidRPr="008E10A9">
        <w:rPr>
          <w:rFonts w:ascii="Calibri" w:hAnsi="Calibri"/>
          <w:i/>
          <w:iCs/>
        </w:rPr>
        <w:t>magniventris</w:t>
      </w:r>
      <w:proofErr w:type="spellEnd"/>
      <w:r w:rsidRPr="008E10A9">
        <w:rPr>
          <w:rFonts w:ascii="Calibri" w:hAnsi="Calibri"/>
        </w:rPr>
        <w:t xml:space="preserve"> Brown 1908 (</w:t>
      </w:r>
      <w:proofErr w:type="spellStart"/>
      <w:r w:rsidRPr="008E10A9">
        <w:rPr>
          <w:rFonts w:ascii="Calibri" w:hAnsi="Calibri"/>
        </w:rPr>
        <w:t>Ankylosauridae</w:t>
      </w:r>
      <w:proofErr w:type="spellEnd"/>
      <w:r w:rsidRPr="008E10A9">
        <w:rPr>
          <w:rFonts w:ascii="Calibri" w:hAnsi="Calibri"/>
        </w:rPr>
        <w:t>) from the Upper Cretaceous of the Western Interior of North America.</w:t>
      </w:r>
      <w:proofErr w:type="gramEnd"/>
      <w:r w:rsidRPr="008E10A9">
        <w:rPr>
          <w:rFonts w:ascii="Calibri" w:hAnsi="Calibri"/>
        </w:rPr>
        <w:t xml:space="preserve"> Can. J. Earth Sci. 41, 961–986. https://doi.org/10.1139/e04-043</w:t>
      </w:r>
    </w:p>
    <w:p w14:paraId="76ADB6A5" w14:textId="77777777" w:rsidR="008E10A9" w:rsidRPr="008E10A9" w:rsidRDefault="008E10A9" w:rsidP="008E10A9">
      <w:pPr>
        <w:pStyle w:val="Bibliography"/>
        <w:rPr>
          <w:rFonts w:ascii="Calibri" w:hAnsi="Calibri"/>
        </w:rPr>
      </w:pPr>
      <w:proofErr w:type="gramStart"/>
      <w:r w:rsidRPr="008E10A9">
        <w:rPr>
          <w:rFonts w:ascii="Calibri" w:hAnsi="Calibri"/>
        </w:rPr>
        <w:t>Currie, P.J., Zhao, X.-J., 1993.</w:t>
      </w:r>
      <w:proofErr w:type="gramEnd"/>
      <w:r w:rsidRPr="008E10A9">
        <w:rPr>
          <w:rFonts w:ascii="Calibri" w:hAnsi="Calibri"/>
        </w:rPr>
        <w:t xml:space="preserve"> </w:t>
      </w:r>
      <w:proofErr w:type="gramStart"/>
      <w:r w:rsidRPr="008E10A9">
        <w:rPr>
          <w:rFonts w:ascii="Calibri" w:hAnsi="Calibri"/>
        </w:rPr>
        <w:t xml:space="preserve">A new </w:t>
      </w:r>
      <w:proofErr w:type="spellStart"/>
      <w:r w:rsidRPr="008E10A9">
        <w:rPr>
          <w:rFonts w:ascii="Calibri" w:hAnsi="Calibri"/>
        </w:rPr>
        <w:t>carnosaur</w:t>
      </w:r>
      <w:proofErr w:type="spellEnd"/>
      <w:r w:rsidRPr="008E10A9">
        <w:rPr>
          <w:rFonts w:ascii="Calibri" w:hAnsi="Calibri"/>
        </w:rPr>
        <w:t xml:space="preserve"> (</w:t>
      </w:r>
      <w:proofErr w:type="spellStart"/>
      <w:r w:rsidRPr="008E10A9">
        <w:rPr>
          <w:rFonts w:ascii="Calibri" w:hAnsi="Calibri"/>
        </w:rPr>
        <w:t>Dinosauria</w:t>
      </w:r>
      <w:proofErr w:type="spellEnd"/>
      <w:r w:rsidRPr="008E10A9">
        <w:rPr>
          <w:rFonts w:ascii="Calibri" w:hAnsi="Calibri"/>
        </w:rPr>
        <w:t>, Theropoda) from the Jurassic of Xinjiang, People’s Republic of China.</w:t>
      </w:r>
      <w:proofErr w:type="gramEnd"/>
      <w:r w:rsidRPr="008E10A9">
        <w:rPr>
          <w:rFonts w:ascii="Calibri" w:hAnsi="Calibri"/>
        </w:rPr>
        <w:t xml:space="preserve"> Can. J. Earth Sci. 30, 2037–2081.</w:t>
      </w:r>
    </w:p>
    <w:p w14:paraId="0144BFCC" w14:textId="77777777" w:rsidR="008E10A9" w:rsidRPr="008E10A9" w:rsidRDefault="008E10A9" w:rsidP="008E10A9">
      <w:pPr>
        <w:pStyle w:val="Bibliography"/>
        <w:rPr>
          <w:rFonts w:ascii="Calibri" w:hAnsi="Calibri"/>
        </w:rPr>
      </w:pPr>
      <w:r w:rsidRPr="008E10A9">
        <w:rPr>
          <w:rFonts w:ascii="Calibri" w:hAnsi="Calibri"/>
        </w:rPr>
        <w:t xml:space="preserve">Galton, P.M., 1981. </w:t>
      </w:r>
      <w:proofErr w:type="spellStart"/>
      <w:r w:rsidRPr="008E10A9">
        <w:rPr>
          <w:rFonts w:ascii="Calibri" w:hAnsi="Calibri"/>
        </w:rPr>
        <w:t>Dryosaurus</w:t>
      </w:r>
      <w:proofErr w:type="spellEnd"/>
      <w:r w:rsidRPr="008E10A9">
        <w:rPr>
          <w:rFonts w:ascii="Calibri" w:hAnsi="Calibri"/>
        </w:rPr>
        <w:t xml:space="preserve">, a </w:t>
      </w:r>
      <w:proofErr w:type="spellStart"/>
      <w:r w:rsidRPr="008E10A9">
        <w:rPr>
          <w:rFonts w:ascii="Calibri" w:hAnsi="Calibri"/>
        </w:rPr>
        <w:t>hypsilophodontid</w:t>
      </w:r>
      <w:proofErr w:type="spellEnd"/>
      <w:r w:rsidRPr="008E10A9">
        <w:rPr>
          <w:rFonts w:ascii="Calibri" w:hAnsi="Calibri"/>
        </w:rPr>
        <w:t xml:space="preserve"> dinosaur from the upper </w:t>
      </w:r>
      <w:proofErr w:type="spellStart"/>
      <w:proofErr w:type="gramStart"/>
      <w:r w:rsidRPr="008E10A9">
        <w:rPr>
          <w:rFonts w:ascii="Calibri" w:hAnsi="Calibri"/>
        </w:rPr>
        <w:t>jurassic</w:t>
      </w:r>
      <w:proofErr w:type="spellEnd"/>
      <w:proofErr w:type="gramEnd"/>
      <w:r w:rsidRPr="008E10A9">
        <w:rPr>
          <w:rFonts w:ascii="Calibri" w:hAnsi="Calibri"/>
        </w:rPr>
        <w:t xml:space="preserve"> of north America and Africa postcranial skeleton. </w:t>
      </w:r>
      <w:proofErr w:type="spellStart"/>
      <w:proofErr w:type="gramStart"/>
      <w:r w:rsidRPr="008E10A9">
        <w:rPr>
          <w:rFonts w:ascii="Calibri" w:hAnsi="Calibri"/>
        </w:rPr>
        <w:t>Paläontol</w:t>
      </w:r>
      <w:proofErr w:type="spellEnd"/>
      <w:r w:rsidRPr="008E10A9">
        <w:rPr>
          <w:rFonts w:ascii="Calibri" w:hAnsi="Calibri"/>
        </w:rPr>
        <w:t>.</w:t>
      </w:r>
      <w:proofErr w:type="gramEnd"/>
      <w:r w:rsidRPr="008E10A9">
        <w:rPr>
          <w:rFonts w:ascii="Calibri" w:hAnsi="Calibri"/>
        </w:rPr>
        <w:t xml:space="preserve"> Z. 55, 271–312.</w:t>
      </w:r>
    </w:p>
    <w:p w14:paraId="457E9F25" w14:textId="77777777" w:rsidR="008E10A9" w:rsidRPr="008E10A9" w:rsidRDefault="008E10A9" w:rsidP="008E10A9">
      <w:pPr>
        <w:pStyle w:val="Bibliography"/>
        <w:rPr>
          <w:rFonts w:ascii="Calibri" w:hAnsi="Calibri"/>
        </w:rPr>
      </w:pPr>
      <w:r w:rsidRPr="008E10A9">
        <w:rPr>
          <w:rFonts w:ascii="Calibri" w:hAnsi="Calibri"/>
        </w:rPr>
        <w:t xml:space="preserve">Gilmore, C.W., 1936. </w:t>
      </w:r>
      <w:proofErr w:type="gramStart"/>
      <w:r w:rsidRPr="008E10A9">
        <w:rPr>
          <w:rFonts w:ascii="Calibri" w:hAnsi="Calibri"/>
        </w:rPr>
        <w:t>Osteology of Apatosaurus, with Species Reference to Specimens in the Carnegie Museum.</w:t>
      </w:r>
      <w:proofErr w:type="gramEnd"/>
      <w:r w:rsidRPr="008E10A9">
        <w:rPr>
          <w:rFonts w:ascii="Calibri" w:hAnsi="Calibri"/>
        </w:rPr>
        <w:t xml:space="preserve"> </w:t>
      </w:r>
      <w:proofErr w:type="gramStart"/>
      <w:r w:rsidRPr="008E10A9">
        <w:rPr>
          <w:rFonts w:ascii="Calibri" w:hAnsi="Calibri"/>
        </w:rPr>
        <w:t>Mem.</w:t>
      </w:r>
      <w:proofErr w:type="gramEnd"/>
      <w:r w:rsidRPr="008E10A9">
        <w:rPr>
          <w:rFonts w:ascii="Calibri" w:hAnsi="Calibri"/>
        </w:rPr>
        <w:t xml:space="preserve"> Carnegie Mus. 11, 175–300.</w:t>
      </w:r>
    </w:p>
    <w:p w14:paraId="25AC2476" w14:textId="77777777" w:rsidR="008E10A9" w:rsidRPr="008E10A9" w:rsidRDefault="008E10A9" w:rsidP="008E10A9">
      <w:pPr>
        <w:pStyle w:val="Bibliography"/>
        <w:rPr>
          <w:rFonts w:ascii="Calibri" w:hAnsi="Calibri"/>
        </w:rPr>
      </w:pPr>
      <w:proofErr w:type="gramStart"/>
      <w:r w:rsidRPr="008E10A9">
        <w:rPr>
          <w:rFonts w:ascii="Calibri" w:hAnsi="Calibri"/>
        </w:rPr>
        <w:t>Hatcher, J., 1901.</w:t>
      </w:r>
      <w:proofErr w:type="gramEnd"/>
      <w:r w:rsidRPr="008E10A9">
        <w:rPr>
          <w:rFonts w:ascii="Calibri" w:hAnsi="Calibri"/>
        </w:rPr>
        <w:t xml:space="preserve"> Diplodocus (Marsh): its osteology, taxonomy, and probable habits, with a restoration of the skeleton. </w:t>
      </w:r>
      <w:proofErr w:type="gramStart"/>
      <w:r w:rsidRPr="008E10A9">
        <w:rPr>
          <w:rFonts w:ascii="Calibri" w:hAnsi="Calibri"/>
        </w:rPr>
        <w:t>Mem.</w:t>
      </w:r>
      <w:proofErr w:type="gramEnd"/>
      <w:r w:rsidRPr="008E10A9">
        <w:rPr>
          <w:rFonts w:ascii="Calibri" w:hAnsi="Calibri"/>
        </w:rPr>
        <w:t xml:space="preserve"> Carnegie Mus. 1, 1–64.</w:t>
      </w:r>
    </w:p>
    <w:p w14:paraId="57FF95E3" w14:textId="77777777" w:rsidR="008E10A9" w:rsidRPr="008E10A9" w:rsidRDefault="008E10A9" w:rsidP="008E10A9">
      <w:pPr>
        <w:pStyle w:val="Bibliography"/>
        <w:rPr>
          <w:rFonts w:ascii="Calibri" w:hAnsi="Calibri"/>
        </w:rPr>
      </w:pPr>
      <w:r w:rsidRPr="008E10A9">
        <w:rPr>
          <w:rFonts w:ascii="Calibri" w:hAnsi="Calibri"/>
        </w:rPr>
        <w:t xml:space="preserve">Holmes, R.B., Ryan, M.J., Murray, A.M., 2005. </w:t>
      </w:r>
      <w:proofErr w:type="gramStart"/>
      <w:r w:rsidRPr="008E10A9">
        <w:rPr>
          <w:rFonts w:ascii="Calibri" w:hAnsi="Calibri"/>
        </w:rPr>
        <w:t xml:space="preserve">Photographic atlas of the postcranial skeleton of the type specimen of </w:t>
      </w:r>
      <w:proofErr w:type="spellStart"/>
      <w:r w:rsidRPr="008E10A9">
        <w:rPr>
          <w:rFonts w:ascii="Calibri" w:hAnsi="Calibri"/>
        </w:rPr>
        <w:t>Styracosaurus</w:t>
      </w:r>
      <w:proofErr w:type="spellEnd"/>
      <w:r w:rsidRPr="008E10A9">
        <w:rPr>
          <w:rFonts w:ascii="Calibri" w:hAnsi="Calibri"/>
        </w:rPr>
        <w:t xml:space="preserve"> </w:t>
      </w:r>
      <w:proofErr w:type="spellStart"/>
      <w:r w:rsidRPr="008E10A9">
        <w:rPr>
          <w:rFonts w:ascii="Calibri" w:hAnsi="Calibri"/>
        </w:rPr>
        <w:t>albertensis</w:t>
      </w:r>
      <w:proofErr w:type="spellEnd"/>
      <w:r w:rsidRPr="008E10A9">
        <w:rPr>
          <w:rFonts w:ascii="Calibri" w:hAnsi="Calibri"/>
        </w:rPr>
        <w:t xml:space="preserve"> with additional isolated cranial elements from Alberta.</w:t>
      </w:r>
      <w:proofErr w:type="gramEnd"/>
      <w:r w:rsidRPr="008E10A9">
        <w:rPr>
          <w:rFonts w:ascii="Calibri" w:hAnsi="Calibri"/>
        </w:rPr>
        <w:t xml:space="preserve"> </w:t>
      </w:r>
      <w:proofErr w:type="spellStart"/>
      <w:r w:rsidRPr="008E10A9">
        <w:rPr>
          <w:rFonts w:ascii="Calibri" w:hAnsi="Calibri"/>
        </w:rPr>
        <w:t>Syllogeus</w:t>
      </w:r>
      <w:proofErr w:type="spellEnd"/>
      <w:r w:rsidRPr="008E10A9">
        <w:rPr>
          <w:rFonts w:ascii="Calibri" w:hAnsi="Calibri"/>
        </w:rPr>
        <w:t xml:space="preserve"> 75, 1–75.</w:t>
      </w:r>
    </w:p>
    <w:p w14:paraId="03260933" w14:textId="77777777" w:rsidR="008E10A9" w:rsidRPr="008E10A9" w:rsidRDefault="008E10A9" w:rsidP="008E10A9">
      <w:pPr>
        <w:pStyle w:val="Bibliography"/>
        <w:rPr>
          <w:rFonts w:ascii="Calibri" w:hAnsi="Calibri"/>
        </w:rPr>
      </w:pPr>
      <w:r w:rsidRPr="008E10A9">
        <w:rPr>
          <w:rFonts w:ascii="Calibri" w:hAnsi="Calibri"/>
        </w:rPr>
        <w:t xml:space="preserve">Hooley, R.W., 1925. On the skeleton of Iguanodon </w:t>
      </w:r>
      <w:proofErr w:type="spellStart"/>
      <w:r w:rsidRPr="008E10A9">
        <w:rPr>
          <w:rFonts w:ascii="Calibri" w:hAnsi="Calibri"/>
        </w:rPr>
        <w:t>atherfieldensis</w:t>
      </w:r>
      <w:proofErr w:type="spellEnd"/>
      <w:r w:rsidRPr="008E10A9">
        <w:rPr>
          <w:rFonts w:ascii="Calibri" w:hAnsi="Calibri"/>
        </w:rPr>
        <w:t xml:space="preserve"> sp. </w:t>
      </w:r>
      <w:proofErr w:type="spellStart"/>
      <w:proofErr w:type="gramStart"/>
      <w:r w:rsidRPr="008E10A9">
        <w:rPr>
          <w:rFonts w:ascii="Calibri" w:hAnsi="Calibri"/>
        </w:rPr>
        <w:t>nov</w:t>
      </w:r>
      <w:proofErr w:type="gramEnd"/>
      <w:r w:rsidRPr="008E10A9">
        <w:rPr>
          <w:rFonts w:ascii="Calibri" w:hAnsi="Calibri"/>
        </w:rPr>
        <w:t>.</w:t>
      </w:r>
      <w:proofErr w:type="spellEnd"/>
      <w:r w:rsidRPr="008E10A9">
        <w:rPr>
          <w:rFonts w:ascii="Calibri" w:hAnsi="Calibri"/>
        </w:rPr>
        <w:t xml:space="preserve">, from the Wealden Shales of </w:t>
      </w:r>
      <w:proofErr w:type="spellStart"/>
      <w:r w:rsidRPr="008E10A9">
        <w:rPr>
          <w:rFonts w:ascii="Calibri" w:hAnsi="Calibri"/>
        </w:rPr>
        <w:t>Atherfield</w:t>
      </w:r>
      <w:proofErr w:type="spellEnd"/>
      <w:r w:rsidRPr="008E10A9">
        <w:rPr>
          <w:rFonts w:ascii="Calibri" w:hAnsi="Calibri"/>
        </w:rPr>
        <w:t xml:space="preserve"> (Isle of Wight). Q. J. Geol. Soc. 81, 1–61.</w:t>
      </w:r>
    </w:p>
    <w:p w14:paraId="653B93EF" w14:textId="77777777" w:rsidR="008E10A9" w:rsidRPr="008E10A9" w:rsidRDefault="008E10A9" w:rsidP="008E10A9">
      <w:pPr>
        <w:pStyle w:val="Bibliography"/>
        <w:rPr>
          <w:rFonts w:ascii="Calibri" w:hAnsi="Calibri"/>
        </w:rPr>
      </w:pPr>
      <w:proofErr w:type="gramStart"/>
      <w:r w:rsidRPr="008E10A9">
        <w:rPr>
          <w:rFonts w:ascii="Calibri" w:hAnsi="Calibri"/>
        </w:rPr>
        <w:t>Lull, R.S., Wright, N.E., 1942.</w:t>
      </w:r>
      <w:proofErr w:type="gramEnd"/>
      <w:r w:rsidRPr="008E10A9">
        <w:rPr>
          <w:rFonts w:ascii="Calibri" w:hAnsi="Calibri"/>
        </w:rPr>
        <w:t xml:space="preserve"> </w:t>
      </w:r>
      <w:proofErr w:type="spellStart"/>
      <w:proofErr w:type="gramStart"/>
      <w:r w:rsidRPr="008E10A9">
        <w:rPr>
          <w:rFonts w:ascii="Calibri" w:hAnsi="Calibri"/>
        </w:rPr>
        <w:t>Hadrosaurian</w:t>
      </w:r>
      <w:proofErr w:type="spellEnd"/>
      <w:r w:rsidRPr="008E10A9">
        <w:rPr>
          <w:rFonts w:ascii="Calibri" w:hAnsi="Calibri"/>
        </w:rPr>
        <w:t xml:space="preserve"> dinosaurs of North America.</w:t>
      </w:r>
      <w:proofErr w:type="gramEnd"/>
      <w:r w:rsidRPr="008E10A9">
        <w:rPr>
          <w:rFonts w:ascii="Calibri" w:hAnsi="Calibri"/>
        </w:rPr>
        <w:t xml:space="preserve"> Geol. Soc. Am. Spec. Pap. 40, 1–272.</w:t>
      </w:r>
    </w:p>
    <w:p w14:paraId="39A730B0" w14:textId="77777777" w:rsidR="008E10A9" w:rsidRPr="008E10A9" w:rsidRDefault="008E10A9" w:rsidP="008E10A9">
      <w:pPr>
        <w:pStyle w:val="Bibliography"/>
        <w:rPr>
          <w:rFonts w:ascii="Calibri" w:hAnsi="Calibri"/>
        </w:rPr>
      </w:pPr>
      <w:r w:rsidRPr="008E10A9">
        <w:rPr>
          <w:rFonts w:ascii="Calibri" w:hAnsi="Calibri"/>
        </w:rPr>
        <w:t xml:space="preserve">Madsen Jr, J.H., 1976. </w:t>
      </w:r>
      <w:proofErr w:type="spellStart"/>
      <w:r w:rsidRPr="008E10A9">
        <w:rPr>
          <w:rFonts w:ascii="Calibri" w:hAnsi="Calibri"/>
        </w:rPr>
        <w:t>Allosaurus</w:t>
      </w:r>
      <w:proofErr w:type="spellEnd"/>
      <w:r w:rsidRPr="008E10A9">
        <w:rPr>
          <w:rFonts w:ascii="Calibri" w:hAnsi="Calibri"/>
        </w:rPr>
        <w:t xml:space="preserve"> </w:t>
      </w:r>
      <w:proofErr w:type="spellStart"/>
      <w:r w:rsidRPr="008E10A9">
        <w:rPr>
          <w:rFonts w:ascii="Calibri" w:hAnsi="Calibri"/>
        </w:rPr>
        <w:t>fragilis</w:t>
      </w:r>
      <w:proofErr w:type="spellEnd"/>
      <w:r w:rsidRPr="008E10A9">
        <w:rPr>
          <w:rFonts w:ascii="Calibri" w:hAnsi="Calibri"/>
        </w:rPr>
        <w:t xml:space="preserve">: a revised osteology. </w:t>
      </w:r>
      <w:proofErr w:type="gramStart"/>
      <w:r w:rsidRPr="008E10A9">
        <w:rPr>
          <w:rFonts w:ascii="Calibri" w:hAnsi="Calibri"/>
        </w:rPr>
        <w:t xml:space="preserve">Utah Geol. Min. </w:t>
      </w:r>
      <w:proofErr w:type="spellStart"/>
      <w:r w:rsidRPr="008E10A9">
        <w:rPr>
          <w:rFonts w:ascii="Calibri" w:hAnsi="Calibri"/>
        </w:rPr>
        <w:t>Surv</w:t>
      </w:r>
      <w:proofErr w:type="spellEnd"/>
      <w:r w:rsidRPr="008E10A9">
        <w:rPr>
          <w:rFonts w:ascii="Calibri" w:hAnsi="Calibri"/>
        </w:rPr>
        <w:t>.</w:t>
      </w:r>
      <w:proofErr w:type="gramEnd"/>
      <w:r w:rsidRPr="008E10A9">
        <w:rPr>
          <w:rFonts w:ascii="Calibri" w:hAnsi="Calibri"/>
        </w:rPr>
        <w:t xml:space="preserve"> Bull. 109, 1–163.</w:t>
      </w:r>
    </w:p>
    <w:p w14:paraId="5E0399E4" w14:textId="77777777" w:rsidR="008E10A9" w:rsidRPr="008E10A9" w:rsidRDefault="008E10A9" w:rsidP="008E10A9">
      <w:pPr>
        <w:pStyle w:val="Bibliography"/>
        <w:rPr>
          <w:rFonts w:ascii="Calibri" w:hAnsi="Calibri"/>
        </w:rPr>
      </w:pPr>
      <w:proofErr w:type="spellStart"/>
      <w:proofErr w:type="gramStart"/>
      <w:r w:rsidRPr="008E10A9">
        <w:rPr>
          <w:rFonts w:ascii="Calibri" w:hAnsi="Calibri"/>
        </w:rPr>
        <w:t>Maidment</w:t>
      </w:r>
      <w:proofErr w:type="spellEnd"/>
      <w:r w:rsidRPr="008E10A9">
        <w:rPr>
          <w:rFonts w:ascii="Calibri" w:hAnsi="Calibri"/>
        </w:rPr>
        <w:t>, S.C., Wei, G., Norman, D.B., 2006.</w:t>
      </w:r>
      <w:proofErr w:type="gramEnd"/>
      <w:r w:rsidRPr="008E10A9">
        <w:rPr>
          <w:rFonts w:ascii="Calibri" w:hAnsi="Calibri"/>
        </w:rPr>
        <w:t xml:space="preserve"> </w:t>
      </w:r>
      <w:proofErr w:type="gramStart"/>
      <w:r w:rsidRPr="008E10A9">
        <w:rPr>
          <w:rFonts w:ascii="Calibri" w:hAnsi="Calibri"/>
        </w:rPr>
        <w:t xml:space="preserve">Re-description of the postcranial skeleton of the Middle Jurassic stegosaur </w:t>
      </w:r>
      <w:proofErr w:type="spellStart"/>
      <w:r w:rsidRPr="008E10A9">
        <w:rPr>
          <w:rFonts w:ascii="Calibri" w:hAnsi="Calibri"/>
        </w:rPr>
        <w:t>Huayangosaurus</w:t>
      </w:r>
      <w:proofErr w:type="spellEnd"/>
      <w:r w:rsidRPr="008E10A9">
        <w:rPr>
          <w:rFonts w:ascii="Calibri" w:hAnsi="Calibri"/>
        </w:rPr>
        <w:t xml:space="preserve"> </w:t>
      </w:r>
      <w:proofErr w:type="spellStart"/>
      <w:r w:rsidRPr="008E10A9">
        <w:rPr>
          <w:rFonts w:ascii="Calibri" w:hAnsi="Calibri"/>
        </w:rPr>
        <w:t>taibaii</w:t>
      </w:r>
      <w:proofErr w:type="spellEnd"/>
      <w:r w:rsidRPr="008E10A9">
        <w:rPr>
          <w:rFonts w:ascii="Calibri" w:hAnsi="Calibri"/>
        </w:rPr>
        <w:t>.</w:t>
      </w:r>
      <w:proofErr w:type="gramEnd"/>
      <w:r w:rsidRPr="008E10A9">
        <w:rPr>
          <w:rFonts w:ascii="Calibri" w:hAnsi="Calibri"/>
        </w:rPr>
        <w:t xml:space="preserve"> J. </w:t>
      </w:r>
      <w:proofErr w:type="spellStart"/>
      <w:r w:rsidRPr="008E10A9">
        <w:rPr>
          <w:rFonts w:ascii="Calibri" w:hAnsi="Calibri"/>
        </w:rPr>
        <w:t>Vertebr</w:t>
      </w:r>
      <w:proofErr w:type="spellEnd"/>
      <w:r w:rsidRPr="008E10A9">
        <w:rPr>
          <w:rFonts w:ascii="Calibri" w:hAnsi="Calibri"/>
        </w:rPr>
        <w:t xml:space="preserve">. </w:t>
      </w:r>
      <w:proofErr w:type="spellStart"/>
      <w:proofErr w:type="gramStart"/>
      <w:r w:rsidRPr="008E10A9">
        <w:rPr>
          <w:rFonts w:ascii="Calibri" w:hAnsi="Calibri"/>
        </w:rPr>
        <w:t>Paleontol</w:t>
      </w:r>
      <w:proofErr w:type="spellEnd"/>
      <w:r w:rsidRPr="008E10A9">
        <w:rPr>
          <w:rFonts w:ascii="Calibri" w:hAnsi="Calibri"/>
        </w:rPr>
        <w:t>.</w:t>
      </w:r>
      <w:proofErr w:type="gramEnd"/>
      <w:r w:rsidRPr="008E10A9">
        <w:rPr>
          <w:rFonts w:ascii="Calibri" w:hAnsi="Calibri"/>
        </w:rPr>
        <w:t xml:space="preserve"> 26, 944–956.</w:t>
      </w:r>
    </w:p>
    <w:p w14:paraId="4B33A462" w14:textId="77777777" w:rsidR="008E10A9" w:rsidRPr="008E10A9" w:rsidRDefault="008E10A9" w:rsidP="008E10A9">
      <w:pPr>
        <w:pStyle w:val="Bibliography"/>
        <w:rPr>
          <w:rFonts w:ascii="Calibri" w:hAnsi="Calibri"/>
        </w:rPr>
      </w:pPr>
      <w:proofErr w:type="spellStart"/>
      <w:r w:rsidRPr="008E10A9">
        <w:rPr>
          <w:rFonts w:ascii="Calibri" w:hAnsi="Calibri"/>
        </w:rPr>
        <w:t>Maidment</w:t>
      </w:r>
      <w:proofErr w:type="spellEnd"/>
      <w:r w:rsidRPr="008E10A9">
        <w:rPr>
          <w:rFonts w:ascii="Calibri" w:hAnsi="Calibri"/>
        </w:rPr>
        <w:t xml:space="preserve">, S.C.R., Brassey, C., Barrett, P.M., 2015. The Postcranial Skeleton of an Exceptionally Complete Individual of the Plated Dinosaur Stegosaurus </w:t>
      </w:r>
      <w:proofErr w:type="spellStart"/>
      <w:r w:rsidRPr="008E10A9">
        <w:rPr>
          <w:rFonts w:ascii="Calibri" w:hAnsi="Calibri"/>
        </w:rPr>
        <w:t>stenops</w:t>
      </w:r>
      <w:proofErr w:type="spellEnd"/>
      <w:r w:rsidRPr="008E10A9">
        <w:rPr>
          <w:rFonts w:ascii="Calibri" w:hAnsi="Calibri"/>
        </w:rPr>
        <w:t xml:space="preserve"> (</w:t>
      </w:r>
      <w:proofErr w:type="spellStart"/>
      <w:r w:rsidRPr="008E10A9">
        <w:rPr>
          <w:rFonts w:ascii="Calibri" w:hAnsi="Calibri"/>
        </w:rPr>
        <w:t>Dinosauria</w:t>
      </w:r>
      <w:proofErr w:type="spellEnd"/>
      <w:r w:rsidRPr="008E10A9">
        <w:rPr>
          <w:rFonts w:ascii="Calibri" w:hAnsi="Calibri"/>
        </w:rPr>
        <w:t xml:space="preserve">: </w:t>
      </w:r>
      <w:proofErr w:type="spellStart"/>
      <w:r w:rsidRPr="008E10A9">
        <w:rPr>
          <w:rFonts w:ascii="Calibri" w:hAnsi="Calibri"/>
        </w:rPr>
        <w:t>Thyreophora</w:t>
      </w:r>
      <w:proofErr w:type="spellEnd"/>
      <w:r w:rsidRPr="008E10A9">
        <w:rPr>
          <w:rFonts w:ascii="Calibri" w:hAnsi="Calibri"/>
        </w:rPr>
        <w:t>) from the Upper Jurassic Morrison Formation of Wyoming, U.S.A. PLOS ONE 10, e0138352. https://doi.org/10.1371/journal.pone.0138352</w:t>
      </w:r>
    </w:p>
    <w:p w14:paraId="1736144D" w14:textId="77777777" w:rsidR="008E10A9" w:rsidRPr="008E10A9" w:rsidRDefault="008E10A9" w:rsidP="008E10A9">
      <w:pPr>
        <w:pStyle w:val="Bibliography"/>
        <w:rPr>
          <w:rFonts w:ascii="Calibri" w:hAnsi="Calibri"/>
        </w:rPr>
      </w:pPr>
      <w:r w:rsidRPr="008E10A9">
        <w:rPr>
          <w:rFonts w:ascii="Calibri" w:hAnsi="Calibri"/>
        </w:rPr>
        <w:t xml:space="preserve">Norman, D.B., 1980. On the ornithischian dinosaur Iguanodon </w:t>
      </w:r>
      <w:proofErr w:type="spellStart"/>
      <w:r w:rsidRPr="008E10A9">
        <w:rPr>
          <w:rFonts w:ascii="Calibri" w:hAnsi="Calibri"/>
        </w:rPr>
        <w:t>bernissartensis</w:t>
      </w:r>
      <w:proofErr w:type="spellEnd"/>
      <w:r w:rsidRPr="008E10A9">
        <w:rPr>
          <w:rFonts w:ascii="Calibri" w:hAnsi="Calibri"/>
        </w:rPr>
        <w:t xml:space="preserve"> from the lower </w:t>
      </w:r>
      <w:proofErr w:type="spellStart"/>
      <w:proofErr w:type="gramStart"/>
      <w:r w:rsidRPr="008E10A9">
        <w:rPr>
          <w:rFonts w:ascii="Calibri" w:hAnsi="Calibri"/>
        </w:rPr>
        <w:t>Lower</w:t>
      </w:r>
      <w:proofErr w:type="spellEnd"/>
      <w:proofErr w:type="gramEnd"/>
      <w:r w:rsidRPr="008E10A9">
        <w:rPr>
          <w:rFonts w:ascii="Calibri" w:hAnsi="Calibri"/>
        </w:rPr>
        <w:t xml:space="preserve"> Cretaceous of </w:t>
      </w:r>
      <w:proofErr w:type="spellStart"/>
      <w:r w:rsidRPr="008E10A9">
        <w:rPr>
          <w:rFonts w:ascii="Calibri" w:hAnsi="Calibri"/>
        </w:rPr>
        <w:t>Bernissart</w:t>
      </w:r>
      <w:proofErr w:type="spellEnd"/>
      <w:r w:rsidRPr="008E10A9">
        <w:rPr>
          <w:rFonts w:ascii="Calibri" w:hAnsi="Calibri"/>
        </w:rPr>
        <w:t xml:space="preserve"> (Belgium). </w:t>
      </w:r>
      <w:proofErr w:type="gramStart"/>
      <w:r w:rsidRPr="008E10A9">
        <w:rPr>
          <w:rFonts w:ascii="Calibri" w:hAnsi="Calibri"/>
        </w:rPr>
        <w:t>Mem.</w:t>
      </w:r>
      <w:proofErr w:type="gramEnd"/>
      <w:r w:rsidRPr="008E10A9">
        <w:rPr>
          <w:rFonts w:ascii="Calibri" w:hAnsi="Calibri"/>
        </w:rPr>
        <w:t xml:space="preserve"> Inst. R. Sci. Nat. Belg. 178, 1–105.</w:t>
      </w:r>
    </w:p>
    <w:p w14:paraId="10B59981" w14:textId="77777777" w:rsidR="008E10A9" w:rsidRPr="008E10A9" w:rsidRDefault="008E10A9" w:rsidP="008E10A9">
      <w:pPr>
        <w:pStyle w:val="Bibliography"/>
        <w:rPr>
          <w:rFonts w:ascii="Calibri" w:hAnsi="Calibri"/>
        </w:rPr>
      </w:pPr>
      <w:r w:rsidRPr="008E10A9">
        <w:rPr>
          <w:rFonts w:ascii="Calibri" w:hAnsi="Calibri"/>
        </w:rPr>
        <w:t xml:space="preserve">Osborn, H.F., </w:t>
      </w:r>
      <w:proofErr w:type="spellStart"/>
      <w:r w:rsidRPr="008E10A9">
        <w:rPr>
          <w:rFonts w:ascii="Calibri" w:hAnsi="Calibri"/>
        </w:rPr>
        <w:t>Mook</w:t>
      </w:r>
      <w:proofErr w:type="spellEnd"/>
      <w:r w:rsidRPr="008E10A9">
        <w:rPr>
          <w:rFonts w:ascii="Calibri" w:hAnsi="Calibri"/>
        </w:rPr>
        <w:t xml:space="preserve">, C.C., 1921. </w:t>
      </w:r>
      <w:proofErr w:type="spellStart"/>
      <w:proofErr w:type="gramStart"/>
      <w:r w:rsidRPr="008E10A9">
        <w:rPr>
          <w:rFonts w:ascii="Calibri" w:hAnsi="Calibri"/>
        </w:rPr>
        <w:t>Camarsaurus</w:t>
      </w:r>
      <w:proofErr w:type="spellEnd"/>
      <w:r w:rsidRPr="008E10A9">
        <w:rPr>
          <w:rFonts w:ascii="Calibri" w:hAnsi="Calibri"/>
        </w:rPr>
        <w:t xml:space="preserve">, </w:t>
      </w:r>
      <w:proofErr w:type="spellStart"/>
      <w:r w:rsidRPr="008E10A9">
        <w:rPr>
          <w:rFonts w:ascii="Calibri" w:hAnsi="Calibri"/>
        </w:rPr>
        <w:t>Amphicoelias</w:t>
      </w:r>
      <w:proofErr w:type="spellEnd"/>
      <w:r w:rsidRPr="008E10A9">
        <w:rPr>
          <w:rFonts w:ascii="Calibri" w:hAnsi="Calibri"/>
        </w:rPr>
        <w:t xml:space="preserve"> and other sauropods of Cope.</w:t>
      </w:r>
      <w:proofErr w:type="gramEnd"/>
      <w:r w:rsidRPr="008E10A9">
        <w:rPr>
          <w:rFonts w:ascii="Calibri" w:hAnsi="Calibri"/>
        </w:rPr>
        <w:t xml:space="preserve"> </w:t>
      </w:r>
      <w:proofErr w:type="gramStart"/>
      <w:r w:rsidRPr="008E10A9">
        <w:rPr>
          <w:rFonts w:ascii="Calibri" w:hAnsi="Calibri"/>
        </w:rPr>
        <w:t>Mem.</w:t>
      </w:r>
      <w:proofErr w:type="gramEnd"/>
      <w:r w:rsidRPr="008E10A9">
        <w:rPr>
          <w:rFonts w:ascii="Calibri" w:hAnsi="Calibri"/>
        </w:rPr>
        <w:t xml:space="preserve"> Am. Mus. Nat. Hist. 3, 247–440.</w:t>
      </w:r>
    </w:p>
    <w:p w14:paraId="21CEA0F0" w14:textId="77777777" w:rsidR="008E10A9" w:rsidRPr="008E10A9" w:rsidRDefault="008E10A9" w:rsidP="008E10A9">
      <w:pPr>
        <w:pStyle w:val="Bibliography"/>
        <w:rPr>
          <w:rFonts w:ascii="Calibri" w:hAnsi="Calibri"/>
        </w:rPr>
      </w:pPr>
      <w:proofErr w:type="spellStart"/>
      <w:r w:rsidRPr="008E10A9">
        <w:rPr>
          <w:rFonts w:ascii="Calibri" w:hAnsi="Calibri"/>
        </w:rPr>
        <w:t>Ostrom</w:t>
      </w:r>
      <w:proofErr w:type="spellEnd"/>
      <w:r w:rsidRPr="008E10A9">
        <w:rPr>
          <w:rFonts w:ascii="Calibri" w:hAnsi="Calibri"/>
        </w:rPr>
        <w:t xml:space="preserve">, J.H., 1969. </w:t>
      </w:r>
      <w:proofErr w:type="gramStart"/>
      <w:r w:rsidRPr="008E10A9">
        <w:rPr>
          <w:rFonts w:ascii="Calibri" w:hAnsi="Calibri"/>
        </w:rPr>
        <w:t xml:space="preserve">Osteology of </w:t>
      </w:r>
      <w:proofErr w:type="spellStart"/>
      <w:r w:rsidRPr="008E10A9">
        <w:rPr>
          <w:rFonts w:ascii="Calibri" w:hAnsi="Calibri"/>
        </w:rPr>
        <w:t>Deinonychus</w:t>
      </w:r>
      <w:proofErr w:type="spellEnd"/>
      <w:r w:rsidRPr="008E10A9">
        <w:rPr>
          <w:rFonts w:ascii="Calibri" w:hAnsi="Calibri"/>
        </w:rPr>
        <w:t xml:space="preserve"> </w:t>
      </w:r>
      <w:proofErr w:type="spellStart"/>
      <w:r w:rsidRPr="008E10A9">
        <w:rPr>
          <w:rFonts w:ascii="Calibri" w:hAnsi="Calibri"/>
        </w:rPr>
        <w:t>antirrhopus</w:t>
      </w:r>
      <w:proofErr w:type="spellEnd"/>
      <w:r w:rsidRPr="008E10A9">
        <w:rPr>
          <w:rFonts w:ascii="Calibri" w:hAnsi="Calibri"/>
        </w:rPr>
        <w:t>, an unusual theropod from the Lower Cretaceous of Montana.</w:t>
      </w:r>
      <w:proofErr w:type="gramEnd"/>
      <w:r w:rsidRPr="008E10A9">
        <w:rPr>
          <w:rFonts w:ascii="Calibri" w:hAnsi="Calibri"/>
        </w:rPr>
        <w:t xml:space="preserve"> Bull. Peabody Mus. Nat. Hist. 30, 1–165.</w:t>
      </w:r>
    </w:p>
    <w:p w14:paraId="0F00DE13" w14:textId="77777777" w:rsidR="008E10A9" w:rsidRPr="008E10A9" w:rsidRDefault="008E10A9" w:rsidP="008E10A9">
      <w:pPr>
        <w:pStyle w:val="Bibliography"/>
        <w:rPr>
          <w:rFonts w:ascii="Calibri" w:hAnsi="Calibri"/>
        </w:rPr>
      </w:pPr>
      <w:proofErr w:type="spellStart"/>
      <w:r w:rsidRPr="008E10A9">
        <w:rPr>
          <w:rFonts w:ascii="Calibri" w:hAnsi="Calibri"/>
        </w:rPr>
        <w:t>Ostrom</w:t>
      </w:r>
      <w:proofErr w:type="spellEnd"/>
      <w:r w:rsidRPr="008E10A9">
        <w:rPr>
          <w:rFonts w:ascii="Calibri" w:hAnsi="Calibri"/>
        </w:rPr>
        <w:t xml:space="preserve">, J.H., </w:t>
      </w:r>
      <w:proofErr w:type="spellStart"/>
      <w:r w:rsidRPr="008E10A9">
        <w:rPr>
          <w:rFonts w:ascii="Calibri" w:hAnsi="Calibri"/>
        </w:rPr>
        <w:t>Wellnhofer</w:t>
      </w:r>
      <w:proofErr w:type="spellEnd"/>
      <w:r w:rsidRPr="008E10A9">
        <w:rPr>
          <w:rFonts w:ascii="Calibri" w:hAnsi="Calibri"/>
        </w:rPr>
        <w:t xml:space="preserve">, P., 1986. </w:t>
      </w:r>
      <w:proofErr w:type="gramStart"/>
      <w:r w:rsidRPr="008E10A9">
        <w:rPr>
          <w:rFonts w:ascii="Calibri" w:hAnsi="Calibri"/>
        </w:rPr>
        <w:t>The Munich specimen of Triceratops with a revision of the genus.</w:t>
      </w:r>
      <w:proofErr w:type="gramEnd"/>
      <w:r w:rsidRPr="008E10A9">
        <w:rPr>
          <w:rFonts w:ascii="Calibri" w:hAnsi="Calibri"/>
        </w:rPr>
        <w:t xml:space="preserve"> </w:t>
      </w:r>
      <w:proofErr w:type="spellStart"/>
      <w:r w:rsidRPr="008E10A9">
        <w:rPr>
          <w:rFonts w:ascii="Calibri" w:hAnsi="Calibri"/>
        </w:rPr>
        <w:t>Zitteliana</w:t>
      </w:r>
      <w:proofErr w:type="spellEnd"/>
      <w:r w:rsidRPr="008E10A9">
        <w:rPr>
          <w:rFonts w:ascii="Calibri" w:hAnsi="Calibri"/>
        </w:rPr>
        <w:t xml:space="preserve"> 11, 111–158.</w:t>
      </w:r>
    </w:p>
    <w:p w14:paraId="2F542BF0" w14:textId="77777777" w:rsidR="008E10A9" w:rsidRPr="008E10A9" w:rsidRDefault="008E10A9" w:rsidP="008E10A9">
      <w:pPr>
        <w:pStyle w:val="Bibliography"/>
        <w:rPr>
          <w:rFonts w:ascii="Calibri" w:hAnsi="Calibri"/>
        </w:rPr>
      </w:pPr>
      <w:proofErr w:type="spellStart"/>
      <w:r w:rsidRPr="008E10A9">
        <w:rPr>
          <w:rFonts w:ascii="Calibri" w:hAnsi="Calibri"/>
        </w:rPr>
        <w:t>Piechowski</w:t>
      </w:r>
      <w:proofErr w:type="spellEnd"/>
      <w:r w:rsidRPr="008E10A9">
        <w:rPr>
          <w:rFonts w:ascii="Calibri" w:hAnsi="Calibri"/>
        </w:rPr>
        <w:t xml:space="preserve">, R., </w:t>
      </w:r>
      <w:proofErr w:type="spellStart"/>
      <w:r w:rsidRPr="008E10A9">
        <w:rPr>
          <w:rFonts w:ascii="Calibri" w:hAnsi="Calibri"/>
        </w:rPr>
        <w:t>Dzik</w:t>
      </w:r>
      <w:proofErr w:type="spellEnd"/>
      <w:r w:rsidRPr="008E10A9">
        <w:rPr>
          <w:rFonts w:ascii="Calibri" w:hAnsi="Calibri"/>
        </w:rPr>
        <w:t xml:space="preserve">, J., 2010. </w:t>
      </w:r>
      <w:proofErr w:type="gramStart"/>
      <w:r w:rsidRPr="008E10A9">
        <w:rPr>
          <w:rFonts w:ascii="Calibri" w:hAnsi="Calibri"/>
        </w:rPr>
        <w:t xml:space="preserve">The axial skeleton of </w:t>
      </w:r>
      <w:proofErr w:type="spellStart"/>
      <w:r w:rsidRPr="008E10A9">
        <w:rPr>
          <w:rFonts w:ascii="Calibri" w:hAnsi="Calibri"/>
        </w:rPr>
        <w:t>Silesaurus</w:t>
      </w:r>
      <w:proofErr w:type="spellEnd"/>
      <w:r w:rsidRPr="008E10A9">
        <w:rPr>
          <w:rFonts w:ascii="Calibri" w:hAnsi="Calibri"/>
        </w:rPr>
        <w:t xml:space="preserve"> </w:t>
      </w:r>
      <w:proofErr w:type="spellStart"/>
      <w:r w:rsidRPr="008E10A9">
        <w:rPr>
          <w:rFonts w:ascii="Calibri" w:hAnsi="Calibri"/>
        </w:rPr>
        <w:t>opolensis</w:t>
      </w:r>
      <w:proofErr w:type="spellEnd"/>
      <w:r w:rsidRPr="008E10A9">
        <w:rPr>
          <w:rFonts w:ascii="Calibri" w:hAnsi="Calibri"/>
        </w:rPr>
        <w:t>.</w:t>
      </w:r>
      <w:proofErr w:type="gramEnd"/>
      <w:r w:rsidRPr="008E10A9">
        <w:rPr>
          <w:rFonts w:ascii="Calibri" w:hAnsi="Calibri"/>
        </w:rPr>
        <w:t xml:space="preserve"> J. </w:t>
      </w:r>
      <w:proofErr w:type="spellStart"/>
      <w:r w:rsidRPr="008E10A9">
        <w:rPr>
          <w:rFonts w:ascii="Calibri" w:hAnsi="Calibri"/>
        </w:rPr>
        <w:t>Vertebr</w:t>
      </w:r>
      <w:proofErr w:type="spellEnd"/>
      <w:r w:rsidRPr="008E10A9">
        <w:rPr>
          <w:rFonts w:ascii="Calibri" w:hAnsi="Calibri"/>
        </w:rPr>
        <w:t xml:space="preserve">. </w:t>
      </w:r>
      <w:proofErr w:type="spellStart"/>
      <w:proofErr w:type="gramStart"/>
      <w:r w:rsidRPr="008E10A9">
        <w:rPr>
          <w:rFonts w:ascii="Calibri" w:hAnsi="Calibri"/>
        </w:rPr>
        <w:t>Paleontol</w:t>
      </w:r>
      <w:proofErr w:type="spellEnd"/>
      <w:r w:rsidRPr="008E10A9">
        <w:rPr>
          <w:rFonts w:ascii="Calibri" w:hAnsi="Calibri"/>
        </w:rPr>
        <w:t>.</w:t>
      </w:r>
      <w:proofErr w:type="gramEnd"/>
      <w:r w:rsidRPr="008E10A9">
        <w:rPr>
          <w:rFonts w:ascii="Calibri" w:hAnsi="Calibri"/>
        </w:rPr>
        <w:t xml:space="preserve"> 30, 1127–1141.</w:t>
      </w:r>
    </w:p>
    <w:p w14:paraId="1C446017" w14:textId="2BC7A85E" w:rsidR="005C75EA" w:rsidRDefault="005C75EA" w:rsidP="00DA138C">
      <w:r>
        <w:fldChar w:fldCharType="end"/>
      </w:r>
    </w:p>
    <w:sectPr w:rsidR="005C75EA" w:rsidSect="006D41EA">
      <w:headerReference w:type="default" r:id="rId9"/>
      <w:footerReference w:type="default" r:id="rId10"/>
      <w:pgSz w:w="11906" w:h="16838"/>
      <w:pgMar w:top="1077" w:right="1077" w:bottom="1077" w:left="1077" w:header="709" w:footer="709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43314C5C" w15:done="0"/>
  <w15:commentEx w15:paraId="5B2A2A06" w15:done="0"/>
  <w15:commentEx w15:paraId="2B5EADF0" w15:done="0"/>
  <w15:commentEx w15:paraId="2E173B5B" w15:done="0"/>
  <w15:commentEx w15:paraId="5E76BE2B" w15:done="0"/>
  <w15:commentEx w15:paraId="5CF2476B" w15:done="0"/>
  <w15:commentEx w15:paraId="4983BE52" w15:done="0"/>
  <w15:commentEx w15:paraId="383C5EBA" w15:done="0"/>
  <w15:commentEx w15:paraId="12509E21" w15:done="0"/>
  <w15:commentEx w15:paraId="714E89B7" w15:done="0"/>
  <w15:commentEx w15:paraId="7C008CAF" w15:done="0"/>
  <w15:commentEx w15:paraId="2F9601A5" w15:done="0"/>
  <w15:commentEx w15:paraId="70C42D83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43314C5C" w16cid:durableId="1D99E586"/>
  <w16cid:commentId w16cid:paraId="5B2A2A06" w16cid:durableId="1D99E62A"/>
  <w16cid:commentId w16cid:paraId="2B5EADF0" w16cid:durableId="1D99E790"/>
  <w16cid:commentId w16cid:paraId="2E173B5B" w16cid:durableId="1D99E810"/>
  <w16cid:commentId w16cid:paraId="5E76BE2B" w16cid:durableId="1D99E880"/>
  <w16cid:commentId w16cid:paraId="5CF2476B" w16cid:durableId="1D99E8D2"/>
  <w16cid:commentId w16cid:paraId="4983BE52" w16cid:durableId="1D99EA68"/>
  <w16cid:commentId w16cid:paraId="383C5EBA" w16cid:durableId="1D99EAFF"/>
  <w16cid:commentId w16cid:paraId="12509E21" w16cid:durableId="1D99EB34"/>
  <w16cid:commentId w16cid:paraId="714E89B7" w16cid:durableId="1D99F01B"/>
  <w16cid:commentId w16cid:paraId="7C008CAF" w16cid:durableId="1D99F07D"/>
  <w16cid:commentId w16cid:paraId="2F9601A5" w16cid:durableId="1D99F0DE"/>
  <w16cid:commentId w16cid:paraId="70C42D83" w16cid:durableId="1D9AD47F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01535A7" w14:textId="77777777" w:rsidR="00A524FE" w:rsidRDefault="00A524FE" w:rsidP="00EC7062">
      <w:pPr>
        <w:spacing w:after="0" w:line="240" w:lineRule="auto"/>
      </w:pPr>
      <w:r>
        <w:separator/>
      </w:r>
    </w:p>
  </w:endnote>
  <w:endnote w:type="continuationSeparator" w:id="0">
    <w:p w14:paraId="3F3178A0" w14:textId="77777777" w:rsidR="00A524FE" w:rsidRDefault="00A524FE" w:rsidP="00EC7062">
      <w:pPr>
        <w:spacing w:after="0" w:line="240" w:lineRule="auto"/>
      </w:pPr>
      <w:r>
        <w:continuationSeparator/>
      </w:r>
    </w:p>
  </w:endnote>
  <w:endnote w:type="continuationNotice" w:id="1">
    <w:p w14:paraId="1AACD065" w14:textId="77777777" w:rsidR="00A524FE" w:rsidRDefault="00A524FE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Gill Sans MT">
    <w:panose1 w:val="020B0502020104020203"/>
    <w:charset w:val="00"/>
    <w:family w:val="swiss"/>
    <w:pitch w:val="variable"/>
    <w:sig w:usb0="00000007" w:usb1="00000000" w:usb2="00000000" w:usb3="00000000" w:csb0="00000003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Black">
    <w:panose1 w:val="020B0A04020102020204"/>
    <w:charset w:val="00"/>
    <w:family w:val="swiss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089FE44" w14:textId="77777777" w:rsidR="002652E3" w:rsidRDefault="002652E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C1AF874" w14:textId="77777777" w:rsidR="00A524FE" w:rsidRDefault="00A524FE" w:rsidP="00EC7062">
      <w:pPr>
        <w:spacing w:after="0" w:line="240" w:lineRule="auto"/>
      </w:pPr>
      <w:r>
        <w:separator/>
      </w:r>
    </w:p>
  </w:footnote>
  <w:footnote w:type="continuationSeparator" w:id="0">
    <w:p w14:paraId="49FA1375" w14:textId="77777777" w:rsidR="00A524FE" w:rsidRDefault="00A524FE" w:rsidP="00EC7062">
      <w:pPr>
        <w:spacing w:after="0" w:line="240" w:lineRule="auto"/>
      </w:pPr>
      <w:r>
        <w:continuationSeparator/>
      </w:r>
    </w:p>
  </w:footnote>
  <w:footnote w:type="continuationNotice" w:id="1">
    <w:p w14:paraId="59CD699D" w14:textId="77777777" w:rsidR="00A524FE" w:rsidRDefault="00A524FE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89BE3BE" w14:textId="77777777" w:rsidR="002652E3" w:rsidRDefault="002652E3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80B472A"/>
    <w:multiLevelType w:val="hybridMultilevel"/>
    <w:tmpl w:val="13BEDA4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DA85B3E"/>
    <w:multiLevelType w:val="multilevel"/>
    <w:tmpl w:val="2CD0765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">
    <w:nsid w:val="2A843793"/>
    <w:multiLevelType w:val="multilevel"/>
    <w:tmpl w:val="65FCF8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">
    <w:nsid w:val="2DC50B56"/>
    <w:multiLevelType w:val="hybridMultilevel"/>
    <w:tmpl w:val="2FF2E6FA"/>
    <w:lvl w:ilvl="0" w:tplc="08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4">
    <w:nsid w:val="34751DB2"/>
    <w:multiLevelType w:val="hybridMultilevel"/>
    <w:tmpl w:val="CEC27DC8"/>
    <w:lvl w:ilvl="0" w:tplc="27D8D076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6727492"/>
    <w:multiLevelType w:val="multilevel"/>
    <w:tmpl w:val="A524FFC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6">
    <w:nsid w:val="3DFD59EA"/>
    <w:multiLevelType w:val="hybridMultilevel"/>
    <w:tmpl w:val="6E1EFA52"/>
    <w:lvl w:ilvl="0" w:tplc="A1FE259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FFF2866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A52C08E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270FF4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D130B0B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58C1E6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355C6B3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D3E6BFD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DC6CF2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7">
    <w:nsid w:val="4FDF5E4F"/>
    <w:multiLevelType w:val="hybridMultilevel"/>
    <w:tmpl w:val="A3DA5238"/>
    <w:lvl w:ilvl="0" w:tplc="0809000F">
      <w:start w:val="1"/>
      <w:numFmt w:val="decimal"/>
      <w:lvlText w:val="%1."/>
      <w:lvlJc w:val="left"/>
      <w:pPr>
        <w:ind w:left="3600" w:hanging="360"/>
      </w:pPr>
    </w:lvl>
    <w:lvl w:ilvl="1" w:tplc="08090019" w:tentative="1">
      <w:start w:val="1"/>
      <w:numFmt w:val="lowerLetter"/>
      <w:lvlText w:val="%2."/>
      <w:lvlJc w:val="left"/>
      <w:pPr>
        <w:ind w:left="4320" w:hanging="360"/>
      </w:pPr>
    </w:lvl>
    <w:lvl w:ilvl="2" w:tplc="0809001B" w:tentative="1">
      <w:start w:val="1"/>
      <w:numFmt w:val="lowerRoman"/>
      <w:lvlText w:val="%3."/>
      <w:lvlJc w:val="right"/>
      <w:pPr>
        <w:ind w:left="5040" w:hanging="180"/>
      </w:pPr>
    </w:lvl>
    <w:lvl w:ilvl="3" w:tplc="0809000F" w:tentative="1">
      <w:start w:val="1"/>
      <w:numFmt w:val="decimal"/>
      <w:lvlText w:val="%4."/>
      <w:lvlJc w:val="left"/>
      <w:pPr>
        <w:ind w:left="5760" w:hanging="360"/>
      </w:pPr>
    </w:lvl>
    <w:lvl w:ilvl="4" w:tplc="08090019" w:tentative="1">
      <w:start w:val="1"/>
      <w:numFmt w:val="lowerLetter"/>
      <w:lvlText w:val="%5."/>
      <w:lvlJc w:val="left"/>
      <w:pPr>
        <w:ind w:left="6480" w:hanging="360"/>
      </w:pPr>
    </w:lvl>
    <w:lvl w:ilvl="5" w:tplc="0809001B" w:tentative="1">
      <w:start w:val="1"/>
      <w:numFmt w:val="lowerRoman"/>
      <w:lvlText w:val="%6."/>
      <w:lvlJc w:val="right"/>
      <w:pPr>
        <w:ind w:left="7200" w:hanging="180"/>
      </w:pPr>
    </w:lvl>
    <w:lvl w:ilvl="6" w:tplc="0809000F" w:tentative="1">
      <w:start w:val="1"/>
      <w:numFmt w:val="decimal"/>
      <w:lvlText w:val="%7."/>
      <w:lvlJc w:val="left"/>
      <w:pPr>
        <w:ind w:left="7920" w:hanging="360"/>
      </w:pPr>
    </w:lvl>
    <w:lvl w:ilvl="7" w:tplc="08090019" w:tentative="1">
      <w:start w:val="1"/>
      <w:numFmt w:val="lowerLetter"/>
      <w:lvlText w:val="%8."/>
      <w:lvlJc w:val="left"/>
      <w:pPr>
        <w:ind w:left="8640" w:hanging="360"/>
      </w:pPr>
    </w:lvl>
    <w:lvl w:ilvl="8" w:tplc="0809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8">
    <w:nsid w:val="5D0856D3"/>
    <w:multiLevelType w:val="hybridMultilevel"/>
    <w:tmpl w:val="5AEC9CF4"/>
    <w:lvl w:ilvl="0" w:tplc="0809000F">
      <w:start w:val="1"/>
      <w:numFmt w:val="decimal"/>
      <w:lvlText w:val="%1."/>
      <w:lvlJc w:val="left"/>
      <w:pPr>
        <w:ind w:left="3600" w:hanging="360"/>
      </w:pPr>
      <w:rPr>
        <w:rFonts w:hint="default"/>
      </w:rPr>
    </w:lvl>
    <w:lvl w:ilvl="1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9">
    <w:nsid w:val="73653F4A"/>
    <w:multiLevelType w:val="hybridMultilevel"/>
    <w:tmpl w:val="D1B0C51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741E7230"/>
    <w:multiLevelType w:val="hybridMultilevel"/>
    <w:tmpl w:val="D3E47632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2"/>
  </w:num>
  <w:num w:numId="3">
    <w:abstractNumId w:val="5"/>
  </w:num>
  <w:num w:numId="4">
    <w:abstractNumId w:val="1"/>
  </w:num>
  <w:num w:numId="5">
    <w:abstractNumId w:val="4"/>
  </w:num>
  <w:num w:numId="6">
    <w:abstractNumId w:val="3"/>
  </w:num>
  <w:num w:numId="7">
    <w:abstractNumId w:val="8"/>
  </w:num>
  <w:num w:numId="8">
    <w:abstractNumId w:val="7"/>
  </w:num>
  <w:num w:numId="9">
    <w:abstractNumId w:val="10"/>
  </w:num>
  <w:num w:numId="10">
    <w:abstractNumId w:val="0"/>
  </w:num>
  <w:num w:numId="11">
    <w:abstractNumId w:val="6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Bill Sellers">
    <w15:presenceInfo w15:providerId="Windows Live" w15:userId="2dfb682691ee24a2"/>
  </w15:person>
  <w15:person w15:author="Bill Sellers [2]">
    <w15:presenceInfo w15:providerId="None" w15:userId="Bill Sellers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53DE5"/>
    <w:rsid w:val="0000029A"/>
    <w:rsid w:val="00001C58"/>
    <w:rsid w:val="00002F64"/>
    <w:rsid w:val="00011C70"/>
    <w:rsid w:val="00012306"/>
    <w:rsid w:val="0001275A"/>
    <w:rsid w:val="00012BD8"/>
    <w:rsid w:val="00014412"/>
    <w:rsid w:val="0001591B"/>
    <w:rsid w:val="00015E1C"/>
    <w:rsid w:val="000163D4"/>
    <w:rsid w:val="000165D2"/>
    <w:rsid w:val="000173A5"/>
    <w:rsid w:val="000202E0"/>
    <w:rsid w:val="00021E71"/>
    <w:rsid w:val="0002357B"/>
    <w:rsid w:val="00026F44"/>
    <w:rsid w:val="00034C97"/>
    <w:rsid w:val="00036110"/>
    <w:rsid w:val="00041E62"/>
    <w:rsid w:val="000446A6"/>
    <w:rsid w:val="00046899"/>
    <w:rsid w:val="00052E03"/>
    <w:rsid w:val="00053501"/>
    <w:rsid w:val="00053E07"/>
    <w:rsid w:val="00053E4A"/>
    <w:rsid w:val="00054E39"/>
    <w:rsid w:val="0005574B"/>
    <w:rsid w:val="00055DE1"/>
    <w:rsid w:val="00061480"/>
    <w:rsid w:val="000634C5"/>
    <w:rsid w:val="0006453C"/>
    <w:rsid w:val="0007162F"/>
    <w:rsid w:val="00077E0F"/>
    <w:rsid w:val="00080B88"/>
    <w:rsid w:val="00080F12"/>
    <w:rsid w:val="000811BC"/>
    <w:rsid w:val="000832E9"/>
    <w:rsid w:val="000834EA"/>
    <w:rsid w:val="000847BF"/>
    <w:rsid w:val="0008652E"/>
    <w:rsid w:val="0008692E"/>
    <w:rsid w:val="00086AE1"/>
    <w:rsid w:val="00087CC4"/>
    <w:rsid w:val="00087DB8"/>
    <w:rsid w:val="00090B5D"/>
    <w:rsid w:val="00090B6A"/>
    <w:rsid w:val="000917AF"/>
    <w:rsid w:val="00093834"/>
    <w:rsid w:val="000948C3"/>
    <w:rsid w:val="000959C6"/>
    <w:rsid w:val="000A24DD"/>
    <w:rsid w:val="000A2F91"/>
    <w:rsid w:val="000A31DD"/>
    <w:rsid w:val="000A4D71"/>
    <w:rsid w:val="000A7F52"/>
    <w:rsid w:val="000B29E6"/>
    <w:rsid w:val="000B2F41"/>
    <w:rsid w:val="000B4918"/>
    <w:rsid w:val="000B6B68"/>
    <w:rsid w:val="000C108A"/>
    <w:rsid w:val="000C1C55"/>
    <w:rsid w:val="000C539E"/>
    <w:rsid w:val="000D412C"/>
    <w:rsid w:val="000E030D"/>
    <w:rsid w:val="000E0A6C"/>
    <w:rsid w:val="000E22F5"/>
    <w:rsid w:val="000E6FBE"/>
    <w:rsid w:val="000E7486"/>
    <w:rsid w:val="000F0DD9"/>
    <w:rsid w:val="000F3629"/>
    <w:rsid w:val="000F5133"/>
    <w:rsid w:val="0010053C"/>
    <w:rsid w:val="00100A08"/>
    <w:rsid w:val="00102F96"/>
    <w:rsid w:val="001047EB"/>
    <w:rsid w:val="001056C7"/>
    <w:rsid w:val="00106164"/>
    <w:rsid w:val="001147B4"/>
    <w:rsid w:val="0011787D"/>
    <w:rsid w:val="00121063"/>
    <w:rsid w:val="001229F8"/>
    <w:rsid w:val="00124356"/>
    <w:rsid w:val="00124F4B"/>
    <w:rsid w:val="00135B36"/>
    <w:rsid w:val="00136B52"/>
    <w:rsid w:val="00137F41"/>
    <w:rsid w:val="001469CF"/>
    <w:rsid w:val="001471B2"/>
    <w:rsid w:val="0014759C"/>
    <w:rsid w:val="00150656"/>
    <w:rsid w:val="001512F9"/>
    <w:rsid w:val="00153939"/>
    <w:rsid w:val="00153ACC"/>
    <w:rsid w:val="00154CC8"/>
    <w:rsid w:val="00154D5D"/>
    <w:rsid w:val="00156C0C"/>
    <w:rsid w:val="001628D1"/>
    <w:rsid w:val="001649F5"/>
    <w:rsid w:val="00165282"/>
    <w:rsid w:val="001655E5"/>
    <w:rsid w:val="00166075"/>
    <w:rsid w:val="00167C6F"/>
    <w:rsid w:val="00171D80"/>
    <w:rsid w:val="001740CF"/>
    <w:rsid w:val="0017425F"/>
    <w:rsid w:val="001742EE"/>
    <w:rsid w:val="001746E1"/>
    <w:rsid w:val="001765AE"/>
    <w:rsid w:val="00180529"/>
    <w:rsid w:val="0018080E"/>
    <w:rsid w:val="00185CA5"/>
    <w:rsid w:val="00192FBF"/>
    <w:rsid w:val="001937CC"/>
    <w:rsid w:val="001A12D9"/>
    <w:rsid w:val="001A1780"/>
    <w:rsid w:val="001A356B"/>
    <w:rsid w:val="001A5740"/>
    <w:rsid w:val="001B2B4C"/>
    <w:rsid w:val="001B3C7D"/>
    <w:rsid w:val="001B4F76"/>
    <w:rsid w:val="001B6F02"/>
    <w:rsid w:val="001C2E2C"/>
    <w:rsid w:val="001C2EA1"/>
    <w:rsid w:val="001C5878"/>
    <w:rsid w:val="001D5A77"/>
    <w:rsid w:val="001D6FF6"/>
    <w:rsid w:val="001E3C9D"/>
    <w:rsid w:val="001E52A0"/>
    <w:rsid w:val="001F003A"/>
    <w:rsid w:val="001F1440"/>
    <w:rsid w:val="001F3F94"/>
    <w:rsid w:val="001F5D9E"/>
    <w:rsid w:val="00200C59"/>
    <w:rsid w:val="002011BD"/>
    <w:rsid w:val="002057FC"/>
    <w:rsid w:val="00206C37"/>
    <w:rsid w:val="002201B0"/>
    <w:rsid w:val="00224C55"/>
    <w:rsid w:val="002260EC"/>
    <w:rsid w:val="00230C4A"/>
    <w:rsid w:val="0023170A"/>
    <w:rsid w:val="00233D14"/>
    <w:rsid w:val="0023569A"/>
    <w:rsid w:val="00240171"/>
    <w:rsid w:val="00243E67"/>
    <w:rsid w:val="00245AE2"/>
    <w:rsid w:val="00247D94"/>
    <w:rsid w:val="002527C7"/>
    <w:rsid w:val="00253DE5"/>
    <w:rsid w:val="00254FA1"/>
    <w:rsid w:val="002562A6"/>
    <w:rsid w:val="002600D6"/>
    <w:rsid w:val="002604C8"/>
    <w:rsid w:val="00262077"/>
    <w:rsid w:val="002638C4"/>
    <w:rsid w:val="002652E3"/>
    <w:rsid w:val="00265EAB"/>
    <w:rsid w:val="00266202"/>
    <w:rsid w:val="00266BCB"/>
    <w:rsid w:val="002670B7"/>
    <w:rsid w:val="00267E3B"/>
    <w:rsid w:val="002734CC"/>
    <w:rsid w:val="00275C52"/>
    <w:rsid w:val="00280CD3"/>
    <w:rsid w:val="00282DB1"/>
    <w:rsid w:val="002863C2"/>
    <w:rsid w:val="00291AFA"/>
    <w:rsid w:val="00295E55"/>
    <w:rsid w:val="0029793C"/>
    <w:rsid w:val="002A24ED"/>
    <w:rsid w:val="002A46C8"/>
    <w:rsid w:val="002A5E57"/>
    <w:rsid w:val="002B03F3"/>
    <w:rsid w:val="002B0992"/>
    <w:rsid w:val="002B39C2"/>
    <w:rsid w:val="002B3DCB"/>
    <w:rsid w:val="002B56D2"/>
    <w:rsid w:val="002B6EC4"/>
    <w:rsid w:val="002C0113"/>
    <w:rsid w:val="002C0DCA"/>
    <w:rsid w:val="002C4EFA"/>
    <w:rsid w:val="002C6531"/>
    <w:rsid w:val="002C7B31"/>
    <w:rsid w:val="002D0A83"/>
    <w:rsid w:val="002D1992"/>
    <w:rsid w:val="002D32CF"/>
    <w:rsid w:val="002D5835"/>
    <w:rsid w:val="002D7569"/>
    <w:rsid w:val="002E19BA"/>
    <w:rsid w:val="002E22BB"/>
    <w:rsid w:val="002E3FF4"/>
    <w:rsid w:val="002F1887"/>
    <w:rsid w:val="002F7C61"/>
    <w:rsid w:val="00303116"/>
    <w:rsid w:val="003123A6"/>
    <w:rsid w:val="00312791"/>
    <w:rsid w:val="003159FB"/>
    <w:rsid w:val="00316819"/>
    <w:rsid w:val="00316C51"/>
    <w:rsid w:val="00321E14"/>
    <w:rsid w:val="0032355E"/>
    <w:rsid w:val="00323869"/>
    <w:rsid w:val="0032529C"/>
    <w:rsid w:val="00332B65"/>
    <w:rsid w:val="00335ECD"/>
    <w:rsid w:val="00346396"/>
    <w:rsid w:val="00346ED5"/>
    <w:rsid w:val="00347970"/>
    <w:rsid w:val="003517D0"/>
    <w:rsid w:val="00351A17"/>
    <w:rsid w:val="00354BA1"/>
    <w:rsid w:val="00357331"/>
    <w:rsid w:val="0036023E"/>
    <w:rsid w:val="00362550"/>
    <w:rsid w:val="00364A09"/>
    <w:rsid w:val="00364F12"/>
    <w:rsid w:val="003662EA"/>
    <w:rsid w:val="003715E5"/>
    <w:rsid w:val="003729EC"/>
    <w:rsid w:val="00373392"/>
    <w:rsid w:val="003743AE"/>
    <w:rsid w:val="00374AB1"/>
    <w:rsid w:val="00374E46"/>
    <w:rsid w:val="00375161"/>
    <w:rsid w:val="00376613"/>
    <w:rsid w:val="00381C57"/>
    <w:rsid w:val="00382916"/>
    <w:rsid w:val="00387408"/>
    <w:rsid w:val="0038768F"/>
    <w:rsid w:val="00391455"/>
    <w:rsid w:val="00391CCE"/>
    <w:rsid w:val="00395A6F"/>
    <w:rsid w:val="003961ED"/>
    <w:rsid w:val="00396F1F"/>
    <w:rsid w:val="003A448E"/>
    <w:rsid w:val="003A6EBA"/>
    <w:rsid w:val="003A7BAA"/>
    <w:rsid w:val="003B1152"/>
    <w:rsid w:val="003B34FB"/>
    <w:rsid w:val="003B69B3"/>
    <w:rsid w:val="003C1C75"/>
    <w:rsid w:val="003C6DF1"/>
    <w:rsid w:val="003D0028"/>
    <w:rsid w:val="003D6CB1"/>
    <w:rsid w:val="003D7F81"/>
    <w:rsid w:val="003E0027"/>
    <w:rsid w:val="003E5557"/>
    <w:rsid w:val="003F034A"/>
    <w:rsid w:val="003F0666"/>
    <w:rsid w:val="003F1DED"/>
    <w:rsid w:val="003F335E"/>
    <w:rsid w:val="003F38BE"/>
    <w:rsid w:val="003F41E3"/>
    <w:rsid w:val="003F4C8E"/>
    <w:rsid w:val="00401C01"/>
    <w:rsid w:val="00403213"/>
    <w:rsid w:val="004045CA"/>
    <w:rsid w:val="00405C00"/>
    <w:rsid w:val="00413152"/>
    <w:rsid w:val="004136D8"/>
    <w:rsid w:val="004161D9"/>
    <w:rsid w:val="00422C6A"/>
    <w:rsid w:val="00422D20"/>
    <w:rsid w:val="0042451B"/>
    <w:rsid w:val="00425F11"/>
    <w:rsid w:val="00426895"/>
    <w:rsid w:val="00435CF0"/>
    <w:rsid w:val="00437E2E"/>
    <w:rsid w:val="00440FB8"/>
    <w:rsid w:val="004411E6"/>
    <w:rsid w:val="00441353"/>
    <w:rsid w:val="00441912"/>
    <w:rsid w:val="00442FDE"/>
    <w:rsid w:val="0044312B"/>
    <w:rsid w:val="004435DE"/>
    <w:rsid w:val="0044453A"/>
    <w:rsid w:val="00444F39"/>
    <w:rsid w:val="00445881"/>
    <w:rsid w:val="004466DF"/>
    <w:rsid w:val="004509EB"/>
    <w:rsid w:val="00451BB2"/>
    <w:rsid w:val="00455AB2"/>
    <w:rsid w:val="00455FBB"/>
    <w:rsid w:val="00457083"/>
    <w:rsid w:val="004572B8"/>
    <w:rsid w:val="00457B61"/>
    <w:rsid w:val="004607C8"/>
    <w:rsid w:val="00461EFB"/>
    <w:rsid w:val="004651F7"/>
    <w:rsid w:val="004669B4"/>
    <w:rsid w:val="00470015"/>
    <w:rsid w:val="00473D6C"/>
    <w:rsid w:val="00476836"/>
    <w:rsid w:val="00477C3D"/>
    <w:rsid w:val="00482DE8"/>
    <w:rsid w:val="00485117"/>
    <w:rsid w:val="00485705"/>
    <w:rsid w:val="00486879"/>
    <w:rsid w:val="00490CDB"/>
    <w:rsid w:val="004929D7"/>
    <w:rsid w:val="00493427"/>
    <w:rsid w:val="004966D2"/>
    <w:rsid w:val="004A159C"/>
    <w:rsid w:val="004A2ECD"/>
    <w:rsid w:val="004A3095"/>
    <w:rsid w:val="004A4EDE"/>
    <w:rsid w:val="004A65B5"/>
    <w:rsid w:val="004A7695"/>
    <w:rsid w:val="004B4EFB"/>
    <w:rsid w:val="004C33C5"/>
    <w:rsid w:val="004C3CF3"/>
    <w:rsid w:val="004D1790"/>
    <w:rsid w:val="004D3B81"/>
    <w:rsid w:val="004D4B90"/>
    <w:rsid w:val="004D4F3E"/>
    <w:rsid w:val="004D5E61"/>
    <w:rsid w:val="004E1352"/>
    <w:rsid w:val="004E2C9B"/>
    <w:rsid w:val="004E3A6D"/>
    <w:rsid w:val="004E3CA2"/>
    <w:rsid w:val="004E5673"/>
    <w:rsid w:val="004E5CD0"/>
    <w:rsid w:val="004F1B90"/>
    <w:rsid w:val="004F3AC5"/>
    <w:rsid w:val="004F48B8"/>
    <w:rsid w:val="004F727C"/>
    <w:rsid w:val="0050329A"/>
    <w:rsid w:val="00503DD5"/>
    <w:rsid w:val="00504A53"/>
    <w:rsid w:val="00505149"/>
    <w:rsid w:val="00506450"/>
    <w:rsid w:val="00507A94"/>
    <w:rsid w:val="00521069"/>
    <w:rsid w:val="005256EC"/>
    <w:rsid w:val="0053016B"/>
    <w:rsid w:val="00530E4A"/>
    <w:rsid w:val="00531D0B"/>
    <w:rsid w:val="00531F01"/>
    <w:rsid w:val="0053672A"/>
    <w:rsid w:val="005448DC"/>
    <w:rsid w:val="00544E8F"/>
    <w:rsid w:val="005471BA"/>
    <w:rsid w:val="00547476"/>
    <w:rsid w:val="00550274"/>
    <w:rsid w:val="005525D2"/>
    <w:rsid w:val="00553644"/>
    <w:rsid w:val="00553FD7"/>
    <w:rsid w:val="00555108"/>
    <w:rsid w:val="0055554C"/>
    <w:rsid w:val="00555953"/>
    <w:rsid w:val="00555F9E"/>
    <w:rsid w:val="00556120"/>
    <w:rsid w:val="00556EDE"/>
    <w:rsid w:val="00561B13"/>
    <w:rsid w:val="005652C4"/>
    <w:rsid w:val="005726D8"/>
    <w:rsid w:val="00572E5E"/>
    <w:rsid w:val="00573088"/>
    <w:rsid w:val="00575B7E"/>
    <w:rsid w:val="00576C57"/>
    <w:rsid w:val="00576FC0"/>
    <w:rsid w:val="00581817"/>
    <w:rsid w:val="00583DA7"/>
    <w:rsid w:val="00584EFF"/>
    <w:rsid w:val="00586E45"/>
    <w:rsid w:val="00591412"/>
    <w:rsid w:val="00591BB6"/>
    <w:rsid w:val="005939A4"/>
    <w:rsid w:val="00594FDD"/>
    <w:rsid w:val="005958D4"/>
    <w:rsid w:val="005968AF"/>
    <w:rsid w:val="005A32E9"/>
    <w:rsid w:val="005A5165"/>
    <w:rsid w:val="005A6243"/>
    <w:rsid w:val="005A62E0"/>
    <w:rsid w:val="005A6A89"/>
    <w:rsid w:val="005A6E9B"/>
    <w:rsid w:val="005A7738"/>
    <w:rsid w:val="005B2613"/>
    <w:rsid w:val="005B3864"/>
    <w:rsid w:val="005B3A28"/>
    <w:rsid w:val="005B3CAC"/>
    <w:rsid w:val="005B7E80"/>
    <w:rsid w:val="005C2AA6"/>
    <w:rsid w:val="005C3B89"/>
    <w:rsid w:val="005C75EA"/>
    <w:rsid w:val="005C78F5"/>
    <w:rsid w:val="005C7D23"/>
    <w:rsid w:val="005D0A6D"/>
    <w:rsid w:val="005D290E"/>
    <w:rsid w:val="005D5F57"/>
    <w:rsid w:val="005E1F09"/>
    <w:rsid w:val="005E3986"/>
    <w:rsid w:val="005E3CC2"/>
    <w:rsid w:val="005E459D"/>
    <w:rsid w:val="005F2300"/>
    <w:rsid w:val="005F34CD"/>
    <w:rsid w:val="005F372D"/>
    <w:rsid w:val="00600CDE"/>
    <w:rsid w:val="00600D42"/>
    <w:rsid w:val="00601FA8"/>
    <w:rsid w:val="006024F0"/>
    <w:rsid w:val="00606D83"/>
    <w:rsid w:val="006143F1"/>
    <w:rsid w:val="006148BA"/>
    <w:rsid w:val="00614A60"/>
    <w:rsid w:val="00615494"/>
    <w:rsid w:val="00615B5A"/>
    <w:rsid w:val="00616610"/>
    <w:rsid w:val="00621141"/>
    <w:rsid w:val="006228E8"/>
    <w:rsid w:val="00623F77"/>
    <w:rsid w:val="006273B8"/>
    <w:rsid w:val="00627C6A"/>
    <w:rsid w:val="00633091"/>
    <w:rsid w:val="0063632F"/>
    <w:rsid w:val="0063736A"/>
    <w:rsid w:val="00637E57"/>
    <w:rsid w:val="006400C3"/>
    <w:rsid w:val="00640EA1"/>
    <w:rsid w:val="00641A81"/>
    <w:rsid w:val="00642905"/>
    <w:rsid w:val="006466DB"/>
    <w:rsid w:val="0064731E"/>
    <w:rsid w:val="00647860"/>
    <w:rsid w:val="00651793"/>
    <w:rsid w:val="006529EB"/>
    <w:rsid w:val="006549D5"/>
    <w:rsid w:val="00654DAD"/>
    <w:rsid w:val="0065518E"/>
    <w:rsid w:val="006575D4"/>
    <w:rsid w:val="00664203"/>
    <w:rsid w:val="00664AE1"/>
    <w:rsid w:val="00670C99"/>
    <w:rsid w:val="006714A8"/>
    <w:rsid w:val="0067241F"/>
    <w:rsid w:val="006739A0"/>
    <w:rsid w:val="006741A1"/>
    <w:rsid w:val="0067471A"/>
    <w:rsid w:val="00677293"/>
    <w:rsid w:val="00677D1E"/>
    <w:rsid w:val="0068052D"/>
    <w:rsid w:val="006842E3"/>
    <w:rsid w:val="006845F5"/>
    <w:rsid w:val="00686911"/>
    <w:rsid w:val="0068726D"/>
    <w:rsid w:val="006875A6"/>
    <w:rsid w:val="00687F66"/>
    <w:rsid w:val="006927F7"/>
    <w:rsid w:val="006944CE"/>
    <w:rsid w:val="00694585"/>
    <w:rsid w:val="006A352A"/>
    <w:rsid w:val="006A3F79"/>
    <w:rsid w:val="006A4866"/>
    <w:rsid w:val="006A5620"/>
    <w:rsid w:val="006A5B02"/>
    <w:rsid w:val="006A5E01"/>
    <w:rsid w:val="006B3E38"/>
    <w:rsid w:val="006B732F"/>
    <w:rsid w:val="006C0C85"/>
    <w:rsid w:val="006C0D2E"/>
    <w:rsid w:val="006C3619"/>
    <w:rsid w:val="006D41EA"/>
    <w:rsid w:val="006D5B4F"/>
    <w:rsid w:val="006D718C"/>
    <w:rsid w:val="006E0A9E"/>
    <w:rsid w:val="006E2025"/>
    <w:rsid w:val="006E2502"/>
    <w:rsid w:val="006F135B"/>
    <w:rsid w:val="006F1A2D"/>
    <w:rsid w:val="006F4348"/>
    <w:rsid w:val="006F5A5D"/>
    <w:rsid w:val="006F6CB8"/>
    <w:rsid w:val="00701F41"/>
    <w:rsid w:val="0070241C"/>
    <w:rsid w:val="007028CB"/>
    <w:rsid w:val="007042E6"/>
    <w:rsid w:val="00705C56"/>
    <w:rsid w:val="0070621E"/>
    <w:rsid w:val="007112C9"/>
    <w:rsid w:val="00711754"/>
    <w:rsid w:val="00713278"/>
    <w:rsid w:val="00713865"/>
    <w:rsid w:val="00714EF9"/>
    <w:rsid w:val="007172F5"/>
    <w:rsid w:val="00717AB8"/>
    <w:rsid w:val="00720CAF"/>
    <w:rsid w:val="00720E7B"/>
    <w:rsid w:val="00725DAB"/>
    <w:rsid w:val="00726C08"/>
    <w:rsid w:val="00732EBB"/>
    <w:rsid w:val="007331E3"/>
    <w:rsid w:val="00740D54"/>
    <w:rsid w:val="0074176D"/>
    <w:rsid w:val="00741F8F"/>
    <w:rsid w:val="0074326F"/>
    <w:rsid w:val="0074511F"/>
    <w:rsid w:val="007469F9"/>
    <w:rsid w:val="007516E5"/>
    <w:rsid w:val="00753574"/>
    <w:rsid w:val="007553E1"/>
    <w:rsid w:val="00756CCF"/>
    <w:rsid w:val="00770094"/>
    <w:rsid w:val="00770117"/>
    <w:rsid w:val="00770D83"/>
    <w:rsid w:val="007723D4"/>
    <w:rsid w:val="00774549"/>
    <w:rsid w:val="00775EF1"/>
    <w:rsid w:val="00776A3E"/>
    <w:rsid w:val="00782146"/>
    <w:rsid w:val="00783D85"/>
    <w:rsid w:val="0078421B"/>
    <w:rsid w:val="00784317"/>
    <w:rsid w:val="00790AA0"/>
    <w:rsid w:val="0079270C"/>
    <w:rsid w:val="00797E17"/>
    <w:rsid w:val="007A12AB"/>
    <w:rsid w:val="007A36A3"/>
    <w:rsid w:val="007A3770"/>
    <w:rsid w:val="007A3FD8"/>
    <w:rsid w:val="007A6169"/>
    <w:rsid w:val="007A6CC6"/>
    <w:rsid w:val="007A75FA"/>
    <w:rsid w:val="007A77F5"/>
    <w:rsid w:val="007B1CD3"/>
    <w:rsid w:val="007B56C0"/>
    <w:rsid w:val="007B5BA3"/>
    <w:rsid w:val="007C0F28"/>
    <w:rsid w:val="007C21A9"/>
    <w:rsid w:val="007C5066"/>
    <w:rsid w:val="007D098C"/>
    <w:rsid w:val="007D3102"/>
    <w:rsid w:val="007D319D"/>
    <w:rsid w:val="007D3377"/>
    <w:rsid w:val="007E1F8F"/>
    <w:rsid w:val="007E23B7"/>
    <w:rsid w:val="007E2B7E"/>
    <w:rsid w:val="007E43A1"/>
    <w:rsid w:val="007E5089"/>
    <w:rsid w:val="007E5532"/>
    <w:rsid w:val="007E7D08"/>
    <w:rsid w:val="007E7FFB"/>
    <w:rsid w:val="007F40BA"/>
    <w:rsid w:val="007F4856"/>
    <w:rsid w:val="007F6337"/>
    <w:rsid w:val="007F65D7"/>
    <w:rsid w:val="007F75E2"/>
    <w:rsid w:val="0080227A"/>
    <w:rsid w:val="0080274C"/>
    <w:rsid w:val="00802873"/>
    <w:rsid w:val="00802DB5"/>
    <w:rsid w:val="008056EE"/>
    <w:rsid w:val="00810102"/>
    <w:rsid w:val="00812C18"/>
    <w:rsid w:val="00812E2D"/>
    <w:rsid w:val="00815765"/>
    <w:rsid w:val="00815A70"/>
    <w:rsid w:val="0081618E"/>
    <w:rsid w:val="00816E21"/>
    <w:rsid w:val="008173F3"/>
    <w:rsid w:val="00817532"/>
    <w:rsid w:val="008208CA"/>
    <w:rsid w:val="00823384"/>
    <w:rsid w:val="00824F3E"/>
    <w:rsid w:val="00827751"/>
    <w:rsid w:val="008304EF"/>
    <w:rsid w:val="008310DA"/>
    <w:rsid w:val="008317EA"/>
    <w:rsid w:val="00832B29"/>
    <w:rsid w:val="00832B38"/>
    <w:rsid w:val="0083423B"/>
    <w:rsid w:val="0083550E"/>
    <w:rsid w:val="008405D5"/>
    <w:rsid w:val="008408AC"/>
    <w:rsid w:val="008425E2"/>
    <w:rsid w:val="00844948"/>
    <w:rsid w:val="008449D7"/>
    <w:rsid w:val="00846B49"/>
    <w:rsid w:val="00847B45"/>
    <w:rsid w:val="0085406F"/>
    <w:rsid w:val="008548AE"/>
    <w:rsid w:val="00855250"/>
    <w:rsid w:val="00857661"/>
    <w:rsid w:val="0085772D"/>
    <w:rsid w:val="00861478"/>
    <w:rsid w:val="0086455C"/>
    <w:rsid w:val="00864EC5"/>
    <w:rsid w:val="00865E97"/>
    <w:rsid w:val="00866C79"/>
    <w:rsid w:val="00871273"/>
    <w:rsid w:val="00871BC1"/>
    <w:rsid w:val="00872CE7"/>
    <w:rsid w:val="008744DB"/>
    <w:rsid w:val="00874B3C"/>
    <w:rsid w:val="00877C67"/>
    <w:rsid w:val="00882F6F"/>
    <w:rsid w:val="00886974"/>
    <w:rsid w:val="00890F4D"/>
    <w:rsid w:val="00895B6F"/>
    <w:rsid w:val="00897477"/>
    <w:rsid w:val="008976B9"/>
    <w:rsid w:val="008A023C"/>
    <w:rsid w:val="008A0B32"/>
    <w:rsid w:val="008A1DEF"/>
    <w:rsid w:val="008A66EC"/>
    <w:rsid w:val="008B3E8D"/>
    <w:rsid w:val="008B5DE0"/>
    <w:rsid w:val="008C094B"/>
    <w:rsid w:val="008C74B0"/>
    <w:rsid w:val="008C7AF5"/>
    <w:rsid w:val="008D2DF5"/>
    <w:rsid w:val="008D3050"/>
    <w:rsid w:val="008D30DD"/>
    <w:rsid w:val="008D44F3"/>
    <w:rsid w:val="008D685B"/>
    <w:rsid w:val="008E10A9"/>
    <w:rsid w:val="008F364D"/>
    <w:rsid w:val="008F3C3C"/>
    <w:rsid w:val="008F7992"/>
    <w:rsid w:val="009069C1"/>
    <w:rsid w:val="00911C14"/>
    <w:rsid w:val="0091272D"/>
    <w:rsid w:val="00912856"/>
    <w:rsid w:val="00914CBE"/>
    <w:rsid w:val="009150BB"/>
    <w:rsid w:val="00916045"/>
    <w:rsid w:val="0091690A"/>
    <w:rsid w:val="00917A53"/>
    <w:rsid w:val="009207E2"/>
    <w:rsid w:val="00922EF6"/>
    <w:rsid w:val="009237AB"/>
    <w:rsid w:val="00924EAB"/>
    <w:rsid w:val="00927163"/>
    <w:rsid w:val="00927C8C"/>
    <w:rsid w:val="009302E4"/>
    <w:rsid w:val="00931A33"/>
    <w:rsid w:val="00934428"/>
    <w:rsid w:val="009359DA"/>
    <w:rsid w:val="00935F8E"/>
    <w:rsid w:val="009413FE"/>
    <w:rsid w:val="00943D7B"/>
    <w:rsid w:val="009467C4"/>
    <w:rsid w:val="0094736B"/>
    <w:rsid w:val="00950CFA"/>
    <w:rsid w:val="00953048"/>
    <w:rsid w:val="00953514"/>
    <w:rsid w:val="0095503A"/>
    <w:rsid w:val="0095771A"/>
    <w:rsid w:val="00962C42"/>
    <w:rsid w:val="00966320"/>
    <w:rsid w:val="00967990"/>
    <w:rsid w:val="00967E66"/>
    <w:rsid w:val="00971C89"/>
    <w:rsid w:val="00974F58"/>
    <w:rsid w:val="00981470"/>
    <w:rsid w:val="0098182C"/>
    <w:rsid w:val="00981FB3"/>
    <w:rsid w:val="00984F25"/>
    <w:rsid w:val="00985F62"/>
    <w:rsid w:val="009910AA"/>
    <w:rsid w:val="00993090"/>
    <w:rsid w:val="009938A5"/>
    <w:rsid w:val="009A2578"/>
    <w:rsid w:val="009A30DE"/>
    <w:rsid w:val="009B47DD"/>
    <w:rsid w:val="009B7C48"/>
    <w:rsid w:val="009C0B24"/>
    <w:rsid w:val="009C21E3"/>
    <w:rsid w:val="009C29E1"/>
    <w:rsid w:val="009C56FE"/>
    <w:rsid w:val="009C6039"/>
    <w:rsid w:val="009C6951"/>
    <w:rsid w:val="009C770D"/>
    <w:rsid w:val="009D0AF6"/>
    <w:rsid w:val="009D2510"/>
    <w:rsid w:val="009D4801"/>
    <w:rsid w:val="009E1928"/>
    <w:rsid w:val="009E1994"/>
    <w:rsid w:val="009E2CBC"/>
    <w:rsid w:val="009E47CA"/>
    <w:rsid w:val="009F0369"/>
    <w:rsid w:val="009F2C19"/>
    <w:rsid w:val="009F4E9E"/>
    <w:rsid w:val="009F6977"/>
    <w:rsid w:val="00A0439C"/>
    <w:rsid w:val="00A1042A"/>
    <w:rsid w:val="00A110F1"/>
    <w:rsid w:val="00A12694"/>
    <w:rsid w:val="00A15308"/>
    <w:rsid w:val="00A177C2"/>
    <w:rsid w:val="00A22A38"/>
    <w:rsid w:val="00A22A39"/>
    <w:rsid w:val="00A2529E"/>
    <w:rsid w:val="00A257A5"/>
    <w:rsid w:val="00A27826"/>
    <w:rsid w:val="00A3043C"/>
    <w:rsid w:val="00A370DF"/>
    <w:rsid w:val="00A4279C"/>
    <w:rsid w:val="00A436E2"/>
    <w:rsid w:val="00A4402B"/>
    <w:rsid w:val="00A44F12"/>
    <w:rsid w:val="00A45889"/>
    <w:rsid w:val="00A45EF7"/>
    <w:rsid w:val="00A47B56"/>
    <w:rsid w:val="00A524B3"/>
    <w:rsid w:val="00A524FE"/>
    <w:rsid w:val="00A536A1"/>
    <w:rsid w:val="00A57344"/>
    <w:rsid w:val="00A60F1C"/>
    <w:rsid w:val="00A61EEC"/>
    <w:rsid w:val="00A62248"/>
    <w:rsid w:val="00A6590D"/>
    <w:rsid w:val="00A73618"/>
    <w:rsid w:val="00A759ED"/>
    <w:rsid w:val="00A77DCF"/>
    <w:rsid w:val="00A80936"/>
    <w:rsid w:val="00A80C88"/>
    <w:rsid w:val="00A82803"/>
    <w:rsid w:val="00A82B0C"/>
    <w:rsid w:val="00A83FF2"/>
    <w:rsid w:val="00A85F07"/>
    <w:rsid w:val="00A92B71"/>
    <w:rsid w:val="00A94A55"/>
    <w:rsid w:val="00A95548"/>
    <w:rsid w:val="00A960CD"/>
    <w:rsid w:val="00A963A4"/>
    <w:rsid w:val="00AA48D1"/>
    <w:rsid w:val="00AA6062"/>
    <w:rsid w:val="00AB05E8"/>
    <w:rsid w:val="00AB0F45"/>
    <w:rsid w:val="00AB5109"/>
    <w:rsid w:val="00AB64EC"/>
    <w:rsid w:val="00AB6C86"/>
    <w:rsid w:val="00AB711B"/>
    <w:rsid w:val="00AC123A"/>
    <w:rsid w:val="00AC14E9"/>
    <w:rsid w:val="00AC151F"/>
    <w:rsid w:val="00AC2DB5"/>
    <w:rsid w:val="00AC4C47"/>
    <w:rsid w:val="00AC60CF"/>
    <w:rsid w:val="00AC735C"/>
    <w:rsid w:val="00AD05F5"/>
    <w:rsid w:val="00AD1D1E"/>
    <w:rsid w:val="00AD4B49"/>
    <w:rsid w:val="00AE05CA"/>
    <w:rsid w:val="00AE2961"/>
    <w:rsid w:val="00AE6057"/>
    <w:rsid w:val="00AF1E03"/>
    <w:rsid w:val="00B01500"/>
    <w:rsid w:val="00B0204C"/>
    <w:rsid w:val="00B049A3"/>
    <w:rsid w:val="00B07236"/>
    <w:rsid w:val="00B1037B"/>
    <w:rsid w:val="00B1048E"/>
    <w:rsid w:val="00B11A3E"/>
    <w:rsid w:val="00B11D29"/>
    <w:rsid w:val="00B11F53"/>
    <w:rsid w:val="00B1648F"/>
    <w:rsid w:val="00B16D6C"/>
    <w:rsid w:val="00B173AB"/>
    <w:rsid w:val="00B2565C"/>
    <w:rsid w:val="00B268DD"/>
    <w:rsid w:val="00B33E6E"/>
    <w:rsid w:val="00B34437"/>
    <w:rsid w:val="00B34A58"/>
    <w:rsid w:val="00B34D4E"/>
    <w:rsid w:val="00B36CCA"/>
    <w:rsid w:val="00B4077C"/>
    <w:rsid w:val="00B4203C"/>
    <w:rsid w:val="00B4240B"/>
    <w:rsid w:val="00B42ACC"/>
    <w:rsid w:val="00B44E3D"/>
    <w:rsid w:val="00B466B8"/>
    <w:rsid w:val="00B4791A"/>
    <w:rsid w:val="00B50DA5"/>
    <w:rsid w:val="00B521B4"/>
    <w:rsid w:val="00B52462"/>
    <w:rsid w:val="00B53160"/>
    <w:rsid w:val="00B54439"/>
    <w:rsid w:val="00B54C92"/>
    <w:rsid w:val="00B56119"/>
    <w:rsid w:val="00B5626E"/>
    <w:rsid w:val="00B57815"/>
    <w:rsid w:val="00B61C6E"/>
    <w:rsid w:val="00B65211"/>
    <w:rsid w:val="00B65AEA"/>
    <w:rsid w:val="00B65C48"/>
    <w:rsid w:val="00B66B49"/>
    <w:rsid w:val="00B7039A"/>
    <w:rsid w:val="00B713CA"/>
    <w:rsid w:val="00B71DFF"/>
    <w:rsid w:val="00B75046"/>
    <w:rsid w:val="00B76608"/>
    <w:rsid w:val="00B76B6A"/>
    <w:rsid w:val="00B8067E"/>
    <w:rsid w:val="00B80F63"/>
    <w:rsid w:val="00B826BB"/>
    <w:rsid w:val="00B90EF6"/>
    <w:rsid w:val="00B9361E"/>
    <w:rsid w:val="00B93E4D"/>
    <w:rsid w:val="00B96BE4"/>
    <w:rsid w:val="00B9700C"/>
    <w:rsid w:val="00B97CE9"/>
    <w:rsid w:val="00BA2762"/>
    <w:rsid w:val="00BA339E"/>
    <w:rsid w:val="00BA4703"/>
    <w:rsid w:val="00BA5940"/>
    <w:rsid w:val="00BA5C6B"/>
    <w:rsid w:val="00BB0AE6"/>
    <w:rsid w:val="00BB2D0A"/>
    <w:rsid w:val="00BB6587"/>
    <w:rsid w:val="00BB780E"/>
    <w:rsid w:val="00BB7897"/>
    <w:rsid w:val="00BB7CE0"/>
    <w:rsid w:val="00BC0467"/>
    <w:rsid w:val="00BC1117"/>
    <w:rsid w:val="00BC2A37"/>
    <w:rsid w:val="00BC432B"/>
    <w:rsid w:val="00BD27C6"/>
    <w:rsid w:val="00BD370D"/>
    <w:rsid w:val="00BD6FC4"/>
    <w:rsid w:val="00BD7F03"/>
    <w:rsid w:val="00BE039A"/>
    <w:rsid w:val="00BE3B05"/>
    <w:rsid w:val="00BF7156"/>
    <w:rsid w:val="00C01C9C"/>
    <w:rsid w:val="00C02293"/>
    <w:rsid w:val="00C03EFD"/>
    <w:rsid w:val="00C04A59"/>
    <w:rsid w:val="00C060EA"/>
    <w:rsid w:val="00C06615"/>
    <w:rsid w:val="00C11AA3"/>
    <w:rsid w:val="00C14C84"/>
    <w:rsid w:val="00C1649F"/>
    <w:rsid w:val="00C21A07"/>
    <w:rsid w:val="00C23305"/>
    <w:rsid w:val="00C2474F"/>
    <w:rsid w:val="00C26CCC"/>
    <w:rsid w:val="00C31F33"/>
    <w:rsid w:val="00C3578C"/>
    <w:rsid w:val="00C369A2"/>
    <w:rsid w:val="00C37812"/>
    <w:rsid w:val="00C40B56"/>
    <w:rsid w:val="00C434A1"/>
    <w:rsid w:val="00C46DFB"/>
    <w:rsid w:val="00C507A9"/>
    <w:rsid w:val="00C52C81"/>
    <w:rsid w:val="00C53ACC"/>
    <w:rsid w:val="00C57C15"/>
    <w:rsid w:val="00C6028D"/>
    <w:rsid w:val="00C61BD7"/>
    <w:rsid w:val="00C62968"/>
    <w:rsid w:val="00C630ED"/>
    <w:rsid w:val="00C65F69"/>
    <w:rsid w:val="00C6740B"/>
    <w:rsid w:val="00C703AD"/>
    <w:rsid w:val="00C7107F"/>
    <w:rsid w:val="00C71D5E"/>
    <w:rsid w:val="00C74614"/>
    <w:rsid w:val="00C77161"/>
    <w:rsid w:val="00C8052C"/>
    <w:rsid w:val="00C821F5"/>
    <w:rsid w:val="00C822C1"/>
    <w:rsid w:val="00C82550"/>
    <w:rsid w:val="00C82655"/>
    <w:rsid w:val="00C857FC"/>
    <w:rsid w:val="00C85B8B"/>
    <w:rsid w:val="00C908C3"/>
    <w:rsid w:val="00C9327E"/>
    <w:rsid w:val="00C978AF"/>
    <w:rsid w:val="00CA359E"/>
    <w:rsid w:val="00CA50D9"/>
    <w:rsid w:val="00CA670E"/>
    <w:rsid w:val="00CA7013"/>
    <w:rsid w:val="00CA78FF"/>
    <w:rsid w:val="00CB45D7"/>
    <w:rsid w:val="00CB6D79"/>
    <w:rsid w:val="00CC192B"/>
    <w:rsid w:val="00CC2980"/>
    <w:rsid w:val="00CC5005"/>
    <w:rsid w:val="00CC59FF"/>
    <w:rsid w:val="00CC7636"/>
    <w:rsid w:val="00CD04CE"/>
    <w:rsid w:val="00CD0A14"/>
    <w:rsid w:val="00CD0D52"/>
    <w:rsid w:val="00CD1A03"/>
    <w:rsid w:val="00CD335E"/>
    <w:rsid w:val="00CD49B5"/>
    <w:rsid w:val="00CD4C3D"/>
    <w:rsid w:val="00CD5461"/>
    <w:rsid w:val="00CD62E3"/>
    <w:rsid w:val="00CE0CDF"/>
    <w:rsid w:val="00CE0D31"/>
    <w:rsid w:val="00CF3B31"/>
    <w:rsid w:val="00CF4C7F"/>
    <w:rsid w:val="00D02481"/>
    <w:rsid w:val="00D0338B"/>
    <w:rsid w:val="00D035AB"/>
    <w:rsid w:val="00D06557"/>
    <w:rsid w:val="00D11FA4"/>
    <w:rsid w:val="00D16E8C"/>
    <w:rsid w:val="00D17C13"/>
    <w:rsid w:val="00D17F9D"/>
    <w:rsid w:val="00D201EC"/>
    <w:rsid w:val="00D20940"/>
    <w:rsid w:val="00D20D2E"/>
    <w:rsid w:val="00D21434"/>
    <w:rsid w:val="00D22623"/>
    <w:rsid w:val="00D23E49"/>
    <w:rsid w:val="00D24D4A"/>
    <w:rsid w:val="00D25F2B"/>
    <w:rsid w:val="00D30578"/>
    <w:rsid w:val="00D332E0"/>
    <w:rsid w:val="00D3655C"/>
    <w:rsid w:val="00D371B1"/>
    <w:rsid w:val="00D41BBC"/>
    <w:rsid w:val="00D42DD9"/>
    <w:rsid w:val="00D45973"/>
    <w:rsid w:val="00D50F2E"/>
    <w:rsid w:val="00D520BB"/>
    <w:rsid w:val="00D5235E"/>
    <w:rsid w:val="00D54707"/>
    <w:rsid w:val="00D54871"/>
    <w:rsid w:val="00D55016"/>
    <w:rsid w:val="00D60A2E"/>
    <w:rsid w:val="00D617A1"/>
    <w:rsid w:val="00D62126"/>
    <w:rsid w:val="00D6493D"/>
    <w:rsid w:val="00D66C51"/>
    <w:rsid w:val="00D71633"/>
    <w:rsid w:val="00D718D9"/>
    <w:rsid w:val="00D71DAC"/>
    <w:rsid w:val="00D73046"/>
    <w:rsid w:val="00D749F1"/>
    <w:rsid w:val="00D7564A"/>
    <w:rsid w:val="00D81EDB"/>
    <w:rsid w:val="00D81F3F"/>
    <w:rsid w:val="00D917BA"/>
    <w:rsid w:val="00D9417D"/>
    <w:rsid w:val="00D9529E"/>
    <w:rsid w:val="00D952D7"/>
    <w:rsid w:val="00D95541"/>
    <w:rsid w:val="00D966C8"/>
    <w:rsid w:val="00D96FCC"/>
    <w:rsid w:val="00D97277"/>
    <w:rsid w:val="00DA138C"/>
    <w:rsid w:val="00DA1E23"/>
    <w:rsid w:val="00DA2C93"/>
    <w:rsid w:val="00DB08D0"/>
    <w:rsid w:val="00DB6C0D"/>
    <w:rsid w:val="00DC004B"/>
    <w:rsid w:val="00DC0D41"/>
    <w:rsid w:val="00DC3F5D"/>
    <w:rsid w:val="00DC4AED"/>
    <w:rsid w:val="00DC4B98"/>
    <w:rsid w:val="00DC61F2"/>
    <w:rsid w:val="00DD04DE"/>
    <w:rsid w:val="00DD22B2"/>
    <w:rsid w:val="00DD2A70"/>
    <w:rsid w:val="00DD2B31"/>
    <w:rsid w:val="00DD4FDF"/>
    <w:rsid w:val="00DE1D62"/>
    <w:rsid w:val="00DE22D8"/>
    <w:rsid w:val="00DE43D5"/>
    <w:rsid w:val="00DF11EF"/>
    <w:rsid w:val="00DF71B9"/>
    <w:rsid w:val="00E0273E"/>
    <w:rsid w:val="00E02EC5"/>
    <w:rsid w:val="00E034F0"/>
    <w:rsid w:val="00E055CD"/>
    <w:rsid w:val="00E077D1"/>
    <w:rsid w:val="00E13BFE"/>
    <w:rsid w:val="00E156AC"/>
    <w:rsid w:val="00E158CE"/>
    <w:rsid w:val="00E16150"/>
    <w:rsid w:val="00E16227"/>
    <w:rsid w:val="00E1714E"/>
    <w:rsid w:val="00E20F41"/>
    <w:rsid w:val="00E24695"/>
    <w:rsid w:val="00E24B8D"/>
    <w:rsid w:val="00E25300"/>
    <w:rsid w:val="00E25896"/>
    <w:rsid w:val="00E30086"/>
    <w:rsid w:val="00E30C83"/>
    <w:rsid w:val="00E335C2"/>
    <w:rsid w:val="00E33CB9"/>
    <w:rsid w:val="00E376FF"/>
    <w:rsid w:val="00E43CC3"/>
    <w:rsid w:val="00E45FCB"/>
    <w:rsid w:val="00E461FF"/>
    <w:rsid w:val="00E465C0"/>
    <w:rsid w:val="00E50B44"/>
    <w:rsid w:val="00E50F49"/>
    <w:rsid w:val="00E57D23"/>
    <w:rsid w:val="00E61E17"/>
    <w:rsid w:val="00E63360"/>
    <w:rsid w:val="00E63E6A"/>
    <w:rsid w:val="00E65049"/>
    <w:rsid w:val="00E679AA"/>
    <w:rsid w:val="00E7118E"/>
    <w:rsid w:val="00E74D4C"/>
    <w:rsid w:val="00E75B13"/>
    <w:rsid w:val="00E75B1C"/>
    <w:rsid w:val="00E77505"/>
    <w:rsid w:val="00E779F7"/>
    <w:rsid w:val="00E804BB"/>
    <w:rsid w:val="00E826D8"/>
    <w:rsid w:val="00E826E9"/>
    <w:rsid w:val="00E84A96"/>
    <w:rsid w:val="00E84DF8"/>
    <w:rsid w:val="00E86AF9"/>
    <w:rsid w:val="00E874E9"/>
    <w:rsid w:val="00E87B88"/>
    <w:rsid w:val="00E91859"/>
    <w:rsid w:val="00E94526"/>
    <w:rsid w:val="00EA1E1E"/>
    <w:rsid w:val="00EA2FAF"/>
    <w:rsid w:val="00EA3CC0"/>
    <w:rsid w:val="00EA42B1"/>
    <w:rsid w:val="00EB2C3B"/>
    <w:rsid w:val="00EB67E7"/>
    <w:rsid w:val="00EC0E66"/>
    <w:rsid w:val="00EC2599"/>
    <w:rsid w:val="00EC4DCD"/>
    <w:rsid w:val="00EC66A0"/>
    <w:rsid w:val="00EC7062"/>
    <w:rsid w:val="00ED094D"/>
    <w:rsid w:val="00ED3AA2"/>
    <w:rsid w:val="00ED4C3B"/>
    <w:rsid w:val="00ED7C8A"/>
    <w:rsid w:val="00EE00C8"/>
    <w:rsid w:val="00EE1F66"/>
    <w:rsid w:val="00EE39C9"/>
    <w:rsid w:val="00EE570B"/>
    <w:rsid w:val="00EF0F08"/>
    <w:rsid w:val="00EF16F9"/>
    <w:rsid w:val="00EF33F5"/>
    <w:rsid w:val="00F02E9C"/>
    <w:rsid w:val="00F045D0"/>
    <w:rsid w:val="00F0460A"/>
    <w:rsid w:val="00F052C7"/>
    <w:rsid w:val="00F05D32"/>
    <w:rsid w:val="00F10CB8"/>
    <w:rsid w:val="00F11496"/>
    <w:rsid w:val="00F12B2F"/>
    <w:rsid w:val="00F17EEE"/>
    <w:rsid w:val="00F20397"/>
    <w:rsid w:val="00F250F4"/>
    <w:rsid w:val="00F32BB5"/>
    <w:rsid w:val="00F33A4C"/>
    <w:rsid w:val="00F340E7"/>
    <w:rsid w:val="00F346BE"/>
    <w:rsid w:val="00F351D9"/>
    <w:rsid w:val="00F35266"/>
    <w:rsid w:val="00F40373"/>
    <w:rsid w:val="00F42479"/>
    <w:rsid w:val="00F44CCD"/>
    <w:rsid w:val="00F45495"/>
    <w:rsid w:val="00F45C0F"/>
    <w:rsid w:val="00F52921"/>
    <w:rsid w:val="00F548D1"/>
    <w:rsid w:val="00F55BA8"/>
    <w:rsid w:val="00F55DE9"/>
    <w:rsid w:val="00F6064E"/>
    <w:rsid w:val="00F654ED"/>
    <w:rsid w:val="00F72C15"/>
    <w:rsid w:val="00F72DEE"/>
    <w:rsid w:val="00F77036"/>
    <w:rsid w:val="00F77478"/>
    <w:rsid w:val="00F776F8"/>
    <w:rsid w:val="00F85431"/>
    <w:rsid w:val="00F86DE3"/>
    <w:rsid w:val="00F87201"/>
    <w:rsid w:val="00F8744F"/>
    <w:rsid w:val="00F900F9"/>
    <w:rsid w:val="00F927B6"/>
    <w:rsid w:val="00F9499B"/>
    <w:rsid w:val="00F97854"/>
    <w:rsid w:val="00F97975"/>
    <w:rsid w:val="00F97A2F"/>
    <w:rsid w:val="00FA018D"/>
    <w:rsid w:val="00FA0820"/>
    <w:rsid w:val="00FA2722"/>
    <w:rsid w:val="00FA4FF4"/>
    <w:rsid w:val="00FA5C49"/>
    <w:rsid w:val="00FA65AA"/>
    <w:rsid w:val="00FA7557"/>
    <w:rsid w:val="00FB13BE"/>
    <w:rsid w:val="00FB3256"/>
    <w:rsid w:val="00FB3F82"/>
    <w:rsid w:val="00FB65CB"/>
    <w:rsid w:val="00FB6C29"/>
    <w:rsid w:val="00FC058C"/>
    <w:rsid w:val="00FC06E5"/>
    <w:rsid w:val="00FC1CD3"/>
    <w:rsid w:val="00FC6E29"/>
    <w:rsid w:val="00FC780D"/>
    <w:rsid w:val="00FD0438"/>
    <w:rsid w:val="00FD22F1"/>
    <w:rsid w:val="00FD7118"/>
    <w:rsid w:val="00FD71B5"/>
    <w:rsid w:val="00FE055D"/>
    <w:rsid w:val="00FE3570"/>
    <w:rsid w:val="00FE4A02"/>
    <w:rsid w:val="00FE72FE"/>
    <w:rsid w:val="00FF0871"/>
    <w:rsid w:val="00FF112E"/>
    <w:rsid w:val="00FF6E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E33B47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4651F7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D41EA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D41EA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23869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6">
    <w:name w:val="heading 6"/>
    <w:basedOn w:val="Normal"/>
    <w:link w:val="Heading6Char"/>
    <w:uiPriority w:val="9"/>
    <w:qFormat/>
    <w:rsid w:val="00A60F1C"/>
    <w:pPr>
      <w:spacing w:before="100" w:beforeAutospacing="1" w:after="100" w:afterAutospacing="1" w:line="240" w:lineRule="auto"/>
      <w:outlineLvl w:val="5"/>
    </w:pPr>
    <w:rPr>
      <w:rFonts w:ascii="Times New Roman" w:eastAsia="Times New Roman" w:hAnsi="Times New Roman" w:cs="Times New Roman"/>
      <w:b/>
      <w:bCs/>
      <w:sz w:val="15"/>
      <w:szCs w:val="15"/>
      <w:lang w:eastAsia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253DE5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GB"/>
    </w:rPr>
  </w:style>
  <w:style w:type="character" w:customStyle="1" w:styleId="A15">
    <w:name w:val="A15"/>
    <w:uiPriority w:val="99"/>
    <w:rsid w:val="00253DE5"/>
    <w:rPr>
      <w:rFonts w:cs="Gill Sans MT"/>
      <w:color w:val="000000"/>
      <w:sz w:val="20"/>
      <w:szCs w:val="20"/>
    </w:rPr>
  </w:style>
  <w:style w:type="character" w:customStyle="1" w:styleId="apple-converted-space">
    <w:name w:val="apple-converted-space"/>
    <w:basedOn w:val="DefaultParagraphFont"/>
    <w:rsid w:val="00A60F1C"/>
  </w:style>
  <w:style w:type="paragraph" w:styleId="ListParagraph">
    <w:name w:val="List Paragraph"/>
    <w:basedOn w:val="Normal"/>
    <w:uiPriority w:val="34"/>
    <w:qFormat/>
    <w:rsid w:val="00A60F1C"/>
    <w:pPr>
      <w:ind w:left="720"/>
      <w:contextualSpacing/>
    </w:pPr>
  </w:style>
  <w:style w:type="character" w:customStyle="1" w:styleId="Heading6Char">
    <w:name w:val="Heading 6 Char"/>
    <w:basedOn w:val="DefaultParagraphFont"/>
    <w:link w:val="Heading6"/>
    <w:uiPriority w:val="9"/>
    <w:rsid w:val="00A60F1C"/>
    <w:rPr>
      <w:rFonts w:ascii="Times New Roman" w:eastAsia="Times New Roman" w:hAnsi="Times New Roman" w:cs="Times New Roman"/>
      <w:b/>
      <w:bCs/>
      <w:sz w:val="15"/>
      <w:szCs w:val="15"/>
      <w:lang w:eastAsia="en-GB"/>
    </w:rPr>
  </w:style>
  <w:style w:type="character" w:styleId="Hyperlink">
    <w:name w:val="Hyperlink"/>
    <w:basedOn w:val="DefaultParagraphFont"/>
    <w:uiPriority w:val="99"/>
    <w:unhideWhenUsed/>
    <w:rsid w:val="00A60F1C"/>
    <w:rPr>
      <w:color w:val="0000FF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6D41EA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2Char">
    <w:name w:val="Heading 2 Char"/>
    <w:basedOn w:val="DefaultParagraphFont"/>
    <w:link w:val="Heading2"/>
    <w:uiPriority w:val="9"/>
    <w:rsid w:val="006D41EA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NoSpacing">
    <w:name w:val="No Spacing"/>
    <w:uiPriority w:val="1"/>
    <w:qFormat/>
    <w:rsid w:val="00C71D5E"/>
    <w:pPr>
      <w:spacing w:after="0" w:line="240" w:lineRule="auto"/>
    </w:pPr>
  </w:style>
  <w:style w:type="paragraph" w:styleId="Bibliography">
    <w:name w:val="Bibliography"/>
    <w:basedOn w:val="Normal"/>
    <w:next w:val="Normal"/>
    <w:uiPriority w:val="37"/>
    <w:unhideWhenUsed/>
    <w:rsid w:val="00351A17"/>
    <w:pPr>
      <w:spacing w:after="0" w:line="240" w:lineRule="auto"/>
      <w:ind w:left="720" w:hanging="72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396F1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96F1F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4651F7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styleId="CommentReference">
    <w:name w:val="annotation reference"/>
    <w:basedOn w:val="DefaultParagraphFont"/>
    <w:uiPriority w:val="99"/>
    <w:semiHidden/>
    <w:unhideWhenUsed/>
    <w:rsid w:val="00C6740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6740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6740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6740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6740B"/>
    <w:rPr>
      <w:b/>
      <w:bCs/>
      <w:sz w:val="20"/>
      <w:szCs w:val="20"/>
    </w:rPr>
  </w:style>
  <w:style w:type="table" w:styleId="TableGrid">
    <w:name w:val="Table Grid"/>
    <w:basedOn w:val="TableNormal"/>
    <w:uiPriority w:val="59"/>
    <w:rsid w:val="00A6224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832B38"/>
    <w:rPr>
      <w:color w:val="800080"/>
      <w:u w:val="single"/>
    </w:rPr>
  </w:style>
  <w:style w:type="paragraph" w:styleId="Header">
    <w:name w:val="header"/>
    <w:basedOn w:val="Normal"/>
    <w:link w:val="HeaderChar"/>
    <w:uiPriority w:val="99"/>
    <w:unhideWhenUsed/>
    <w:rsid w:val="00EC706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C7062"/>
  </w:style>
  <w:style w:type="paragraph" w:styleId="Footer">
    <w:name w:val="footer"/>
    <w:basedOn w:val="Normal"/>
    <w:link w:val="FooterChar"/>
    <w:uiPriority w:val="99"/>
    <w:unhideWhenUsed/>
    <w:rsid w:val="00EC706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C7062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6F1A2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6F1A2D"/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23869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customStyle="1" w:styleId="EndNoteBibliographyTitle">
    <w:name w:val="EndNote Bibliography Title"/>
    <w:basedOn w:val="Normal"/>
    <w:rsid w:val="00E50F49"/>
    <w:pPr>
      <w:spacing w:after="0"/>
      <w:jc w:val="center"/>
    </w:pPr>
    <w:rPr>
      <w:rFonts w:ascii="Calibri" w:hAnsi="Calibri"/>
      <w:lang w:val="en-US"/>
    </w:rPr>
  </w:style>
  <w:style w:type="paragraph" w:customStyle="1" w:styleId="EndNoteBibliography">
    <w:name w:val="EndNote Bibliography"/>
    <w:basedOn w:val="Normal"/>
    <w:rsid w:val="00E50F49"/>
    <w:pPr>
      <w:spacing w:line="240" w:lineRule="auto"/>
    </w:pPr>
    <w:rPr>
      <w:rFonts w:ascii="Calibri" w:hAnsi="Calibri"/>
      <w:lang w:val="en-US"/>
    </w:rPr>
  </w:style>
  <w:style w:type="paragraph" w:styleId="Revision">
    <w:name w:val="Revision"/>
    <w:hidden/>
    <w:uiPriority w:val="99"/>
    <w:semiHidden/>
    <w:rsid w:val="00E50F49"/>
    <w:pPr>
      <w:spacing w:after="0" w:line="240" w:lineRule="auto"/>
    </w:pPr>
  </w:style>
  <w:style w:type="paragraph" w:customStyle="1" w:styleId="xl65">
    <w:name w:val="xl65"/>
    <w:basedOn w:val="Normal"/>
    <w:rsid w:val="00B5626E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eastAsia="en-GB"/>
    </w:rPr>
  </w:style>
  <w:style w:type="paragraph" w:customStyle="1" w:styleId="xl66">
    <w:name w:val="xl66"/>
    <w:basedOn w:val="Normal"/>
    <w:rsid w:val="00B5626E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i/>
      <w:iCs/>
      <w:color w:val="000000"/>
      <w:sz w:val="24"/>
      <w:szCs w:val="24"/>
      <w:lang w:eastAsia="en-GB"/>
    </w:rPr>
  </w:style>
  <w:style w:type="paragraph" w:customStyle="1" w:styleId="xl67">
    <w:name w:val="xl67"/>
    <w:basedOn w:val="Normal"/>
    <w:rsid w:val="00B5626E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eastAsia="en-GB"/>
    </w:rPr>
  </w:style>
  <w:style w:type="paragraph" w:customStyle="1" w:styleId="01PaperTitle">
    <w:name w:val="01 Paper Title"/>
    <w:next w:val="02Authornames"/>
    <w:autoRedefine/>
    <w:rsid w:val="00584EFF"/>
    <w:pPr>
      <w:spacing w:before="180" w:after="120" w:line="216" w:lineRule="auto"/>
      <w:contextualSpacing/>
      <w:jc w:val="center"/>
    </w:pPr>
    <w:rPr>
      <w:rFonts w:ascii="Arial Black" w:eastAsia="Times New Roman" w:hAnsi="Arial Black" w:cs="Times New Roman"/>
      <w:noProof/>
      <w:position w:val="8"/>
      <w:sz w:val="32"/>
      <w:szCs w:val="32"/>
      <w:lang w:eastAsia="en-GB"/>
    </w:rPr>
  </w:style>
  <w:style w:type="paragraph" w:customStyle="1" w:styleId="02Authornames">
    <w:name w:val="02 Author names"/>
    <w:autoRedefine/>
    <w:rsid w:val="00584EFF"/>
    <w:pPr>
      <w:spacing w:after="120" w:line="240" w:lineRule="exact"/>
      <w:ind w:right="568"/>
    </w:pPr>
    <w:rPr>
      <w:rFonts w:ascii="Times New Roman" w:eastAsia="Times New Roman" w:hAnsi="Times New Roman" w:cs="Times New Roman"/>
      <w:b/>
      <w:noProof/>
      <w:sz w:val="24"/>
      <w:szCs w:val="24"/>
      <w:lang w:eastAsia="en-GB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4651F7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D41EA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D41EA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23869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6">
    <w:name w:val="heading 6"/>
    <w:basedOn w:val="Normal"/>
    <w:link w:val="Heading6Char"/>
    <w:uiPriority w:val="9"/>
    <w:qFormat/>
    <w:rsid w:val="00A60F1C"/>
    <w:pPr>
      <w:spacing w:before="100" w:beforeAutospacing="1" w:after="100" w:afterAutospacing="1" w:line="240" w:lineRule="auto"/>
      <w:outlineLvl w:val="5"/>
    </w:pPr>
    <w:rPr>
      <w:rFonts w:ascii="Times New Roman" w:eastAsia="Times New Roman" w:hAnsi="Times New Roman" w:cs="Times New Roman"/>
      <w:b/>
      <w:bCs/>
      <w:sz w:val="15"/>
      <w:szCs w:val="15"/>
      <w:lang w:eastAsia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253DE5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GB"/>
    </w:rPr>
  </w:style>
  <w:style w:type="character" w:customStyle="1" w:styleId="A15">
    <w:name w:val="A15"/>
    <w:uiPriority w:val="99"/>
    <w:rsid w:val="00253DE5"/>
    <w:rPr>
      <w:rFonts w:cs="Gill Sans MT"/>
      <w:color w:val="000000"/>
      <w:sz w:val="20"/>
      <w:szCs w:val="20"/>
    </w:rPr>
  </w:style>
  <w:style w:type="character" w:customStyle="1" w:styleId="apple-converted-space">
    <w:name w:val="apple-converted-space"/>
    <w:basedOn w:val="DefaultParagraphFont"/>
    <w:rsid w:val="00A60F1C"/>
  </w:style>
  <w:style w:type="paragraph" w:styleId="ListParagraph">
    <w:name w:val="List Paragraph"/>
    <w:basedOn w:val="Normal"/>
    <w:uiPriority w:val="34"/>
    <w:qFormat/>
    <w:rsid w:val="00A60F1C"/>
    <w:pPr>
      <w:ind w:left="720"/>
      <w:contextualSpacing/>
    </w:pPr>
  </w:style>
  <w:style w:type="character" w:customStyle="1" w:styleId="Heading6Char">
    <w:name w:val="Heading 6 Char"/>
    <w:basedOn w:val="DefaultParagraphFont"/>
    <w:link w:val="Heading6"/>
    <w:uiPriority w:val="9"/>
    <w:rsid w:val="00A60F1C"/>
    <w:rPr>
      <w:rFonts w:ascii="Times New Roman" w:eastAsia="Times New Roman" w:hAnsi="Times New Roman" w:cs="Times New Roman"/>
      <w:b/>
      <w:bCs/>
      <w:sz w:val="15"/>
      <w:szCs w:val="15"/>
      <w:lang w:eastAsia="en-GB"/>
    </w:rPr>
  </w:style>
  <w:style w:type="character" w:styleId="Hyperlink">
    <w:name w:val="Hyperlink"/>
    <w:basedOn w:val="DefaultParagraphFont"/>
    <w:uiPriority w:val="99"/>
    <w:unhideWhenUsed/>
    <w:rsid w:val="00A60F1C"/>
    <w:rPr>
      <w:color w:val="0000FF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6D41EA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2Char">
    <w:name w:val="Heading 2 Char"/>
    <w:basedOn w:val="DefaultParagraphFont"/>
    <w:link w:val="Heading2"/>
    <w:uiPriority w:val="9"/>
    <w:rsid w:val="006D41EA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NoSpacing">
    <w:name w:val="No Spacing"/>
    <w:uiPriority w:val="1"/>
    <w:qFormat/>
    <w:rsid w:val="00C71D5E"/>
    <w:pPr>
      <w:spacing w:after="0" w:line="240" w:lineRule="auto"/>
    </w:pPr>
  </w:style>
  <w:style w:type="paragraph" w:styleId="Bibliography">
    <w:name w:val="Bibliography"/>
    <w:basedOn w:val="Normal"/>
    <w:next w:val="Normal"/>
    <w:uiPriority w:val="37"/>
    <w:unhideWhenUsed/>
    <w:rsid w:val="00351A17"/>
    <w:pPr>
      <w:spacing w:after="0" w:line="240" w:lineRule="auto"/>
      <w:ind w:left="720" w:hanging="72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396F1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96F1F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4651F7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styleId="CommentReference">
    <w:name w:val="annotation reference"/>
    <w:basedOn w:val="DefaultParagraphFont"/>
    <w:uiPriority w:val="99"/>
    <w:semiHidden/>
    <w:unhideWhenUsed/>
    <w:rsid w:val="00C6740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6740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6740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6740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6740B"/>
    <w:rPr>
      <w:b/>
      <w:bCs/>
      <w:sz w:val="20"/>
      <w:szCs w:val="20"/>
    </w:rPr>
  </w:style>
  <w:style w:type="table" w:styleId="TableGrid">
    <w:name w:val="Table Grid"/>
    <w:basedOn w:val="TableNormal"/>
    <w:uiPriority w:val="59"/>
    <w:rsid w:val="00A6224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832B38"/>
    <w:rPr>
      <w:color w:val="800080"/>
      <w:u w:val="single"/>
    </w:rPr>
  </w:style>
  <w:style w:type="paragraph" w:styleId="Header">
    <w:name w:val="header"/>
    <w:basedOn w:val="Normal"/>
    <w:link w:val="HeaderChar"/>
    <w:uiPriority w:val="99"/>
    <w:unhideWhenUsed/>
    <w:rsid w:val="00EC706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C7062"/>
  </w:style>
  <w:style w:type="paragraph" w:styleId="Footer">
    <w:name w:val="footer"/>
    <w:basedOn w:val="Normal"/>
    <w:link w:val="FooterChar"/>
    <w:uiPriority w:val="99"/>
    <w:unhideWhenUsed/>
    <w:rsid w:val="00EC706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C7062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6F1A2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6F1A2D"/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23869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customStyle="1" w:styleId="EndNoteBibliographyTitle">
    <w:name w:val="EndNote Bibliography Title"/>
    <w:basedOn w:val="Normal"/>
    <w:rsid w:val="00E50F49"/>
    <w:pPr>
      <w:spacing w:after="0"/>
      <w:jc w:val="center"/>
    </w:pPr>
    <w:rPr>
      <w:rFonts w:ascii="Calibri" w:hAnsi="Calibri"/>
      <w:lang w:val="en-US"/>
    </w:rPr>
  </w:style>
  <w:style w:type="paragraph" w:customStyle="1" w:styleId="EndNoteBibliography">
    <w:name w:val="EndNote Bibliography"/>
    <w:basedOn w:val="Normal"/>
    <w:rsid w:val="00E50F49"/>
    <w:pPr>
      <w:spacing w:line="240" w:lineRule="auto"/>
    </w:pPr>
    <w:rPr>
      <w:rFonts w:ascii="Calibri" w:hAnsi="Calibri"/>
      <w:lang w:val="en-US"/>
    </w:rPr>
  </w:style>
  <w:style w:type="paragraph" w:styleId="Revision">
    <w:name w:val="Revision"/>
    <w:hidden/>
    <w:uiPriority w:val="99"/>
    <w:semiHidden/>
    <w:rsid w:val="00E50F49"/>
    <w:pPr>
      <w:spacing w:after="0" w:line="240" w:lineRule="auto"/>
    </w:pPr>
  </w:style>
  <w:style w:type="paragraph" w:customStyle="1" w:styleId="xl65">
    <w:name w:val="xl65"/>
    <w:basedOn w:val="Normal"/>
    <w:rsid w:val="00B5626E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eastAsia="en-GB"/>
    </w:rPr>
  </w:style>
  <w:style w:type="paragraph" w:customStyle="1" w:styleId="xl66">
    <w:name w:val="xl66"/>
    <w:basedOn w:val="Normal"/>
    <w:rsid w:val="00B5626E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i/>
      <w:iCs/>
      <w:color w:val="000000"/>
      <w:sz w:val="24"/>
      <w:szCs w:val="24"/>
      <w:lang w:eastAsia="en-GB"/>
    </w:rPr>
  </w:style>
  <w:style w:type="paragraph" w:customStyle="1" w:styleId="xl67">
    <w:name w:val="xl67"/>
    <w:basedOn w:val="Normal"/>
    <w:rsid w:val="00B5626E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eastAsia="en-GB"/>
    </w:rPr>
  </w:style>
  <w:style w:type="paragraph" w:customStyle="1" w:styleId="01PaperTitle">
    <w:name w:val="01 Paper Title"/>
    <w:next w:val="02Authornames"/>
    <w:autoRedefine/>
    <w:rsid w:val="00584EFF"/>
    <w:pPr>
      <w:spacing w:before="180" w:after="120" w:line="216" w:lineRule="auto"/>
      <w:contextualSpacing/>
      <w:jc w:val="center"/>
    </w:pPr>
    <w:rPr>
      <w:rFonts w:ascii="Arial Black" w:eastAsia="Times New Roman" w:hAnsi="Arial Black" w:cs="Times New Roman"/>
      <w:noProof/>
      <w:position w:val="8"/>
      <w:sz w:val="32"/>
      <w:szCs w:val="32"/>
      <w:lang w:eastAsia="en-GB"/>
    </w:rPr>
  </w:style>
  <w:style w:type="paragraph" w:customStyle="1" w:styleId="02Authornames">
    <w:name w:val="02 Author names"/>
    <w:autoRedefine/>
    <w:rsid w:val="00584EFF"/>
    <w:pPr>
      <w:spacing w:after="120" w:line="240" w:lineRule="exact"/>
      <w:ind w:right="568"/>
    </w:pPr>
    <w:rPr>
      <w:rFonts w:ascii="Times New Roman" w:eastAsia="Times New Roman" w:hAnsi="Times New Roman" w:cs="Times New Roman"/>
      <w:b/>
      <w:noProof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8844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587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8915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0053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577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4658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1304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766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23669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61018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3239003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0129889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7540671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3760219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347511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8536389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282440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5944015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2983115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7351739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926462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978811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269055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941685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350657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038104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536895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429533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8962750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  <w:div w:id="444497916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0" w:color="CCCCCC"/>
                        <w:left w:val="single" w:sz="6" w:space="0" w:color="CCCCCC"/>
                        <w:bottom w:val="single" w:sz="6" w:space="0" w:color="CCCCCC"/>
                        <w:right w:val="single" w:sz="6" w:space="0" w:color="CCCCCC"/>
                      </w:divBdr>
                    </w:div>
                    <w:div w:id="14475778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6030510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650557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43356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435394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5591013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3923140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2336708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20900338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109336059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63278413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9867247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062849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058974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5953143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41894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05104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66574323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  <w:div w:id="3637934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9284073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625076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00644662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26584110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293089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1048793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6558412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073135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122024273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163521147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  <w:div w:id="138294311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212789010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81317735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4564137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1079653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592617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565963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24657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016354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0269582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2059470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0852523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20187307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214711425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636461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754472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3679749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2593706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9519752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0206673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19774707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446046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129783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8841628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15669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230402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8526440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37685592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022279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394703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972119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0123204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7055596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313442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7505848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195614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165241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6498306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043885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0603060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85007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84679466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30365963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7845729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9301903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07401324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85575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0597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7312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503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0103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30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52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666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149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609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063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4503665">
          <w:marLeft w:val="576"/>
          <w:marRight w:val="0"/>
          <w:marTop w:val="163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6178862">
          <w:marLeft w:val="576"/>
          <w:marRight w:val="0"/>
          <w:marTop w:val="163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338947">
          <w:marLeft w:val="576"/>
          <w:marRight w:val="0"/>
          <w:marTop w:val="163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2707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524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712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947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573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9087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9410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118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1126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9435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30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941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21" Type="http://schemas.microsoft.com/office/2016/09/relationships/commentsIds" Target="commentsId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23" Type="http://schemas.microsoft.com/office/2011/relationships/commentsExtended" Target="commentsExtended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22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5346931-2910-41DC-BB7E-E99D729E3C0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5</TotalTime>
  <Pages>5</Pages>
  <Words>961</Words>
  <Characters>5479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Manchester</Company>
  <LinksUpToDate>false</LinksUpToDate>
  <CharactersWithSpaces>642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qbpqrb4</dc:creator>
  <cp:lastModifiedBy>mqbpqrb4</cp:lastModifiedBy>
  <cp:revision>14</cp:revision>
  <dcterms:created xsi:type="dcterms:W3CDTF">2017-12-22T14:50:00Z</dcterms:created>
  <dcterms:modified xsi:type="dcterms:W3CDTF">2018-10-14T21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6"&gt;&lt;session id="x1PpxVVe"/&gt;&lt;style id="http://www.zotero.org/styles/elsevier-harvard" hasBibliography="1" bibliographyStyleHasBeenSet="1"/&gt;&lt;prefs&gt;&lt;pref name="fieldType" value="Field"/&gt;&lt;pref name="storeReferences"</vt:lpwstr>
  </property>
  <property fmtid="{D5CDD505-2E9C-101B-9397-08002B2CF9AE}" pid="3" name="ZOTERO_PREF_2">
    <vt:lpwstr> value="true"/&gt;&lt;pref name="automaticJournalAbbreviations" value="true"/&gt;&lt;/prefs&gt;&lt;/data&gt;</vt:lpwstr>
  </property>
</Properties>
</file>